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2A9EA3" w14:textId="72044A57" w:rsidR="00850909" w:rsidRPr="000C0354" w:rsidRDefault="00850909" w:rsidP="002D51FC">
      <w:pPr>
        <w:pStyle w:val="NormalWeb"/>
        <w:spacing w:before="0" w:beforeAutospacing="0" w:after="0" w:afterAutospacing="0"/>
        <w:jc w:val="both"/>
        <w:rPr>
          <w:b/>
          <w:bCs/>
        </w:rPr>
      </w:pPr>
      <w:r>
        <w:rPr>
          <w:b/>
          <w:bCs/>
        </w:rPr>
        <w:t xml:space="preserve">The </w:t>
      </w:r>
      <w:r>
        <w:rPr>
          <w:b/>
          <w:bCs/>
        </w:rPr>
        <w:t>Settlement Abandonment Database</w:t>
      </w:r>
    </w:p>
    <w:p w14:paraId="5114BB4A" w14:textId="77777777" w:rsidR="00850909" w:rsidRDefault="00850909" w:rsidP="002D51FC">
      <w:pPr>
        <w:pStyle w:val="NormalWeb"/>
        <w:spacing w:before="0" w:beforeAutospacing="0" w:after="0" w:afterAutospacing="0"/>
        <w:jc w:val="both"/>
        <w:rPr>
          <w:b/>
          <w:bCs/>
          <w:color w:val="000000"/>
        </w:rPr>
      </w:pPr>
    </w:p>
    <w:p w14:paraId="2361EB43" w14:textId="25D43F00" w:rsidR="00850909" w:rsidRDefault="00850909" w:rsidP="002D51FC">
      <w:pPr>
        <w:pStyle w:val="NormalWeb"/>
        <w:spacing w:before="0" w:beforeAutospacing="0" w:after="0" w:afterAutospacing="0"/>
        <w:jc w:val="both"/>
        <w:rPr>
          <w:color w:val="000000"/>
        </w:rPr>
      </w:pPr>
      <w:r>
        <w:rPr>
          <w:b/>
          <w:bCs/>
          <w:color w:val="000000"/>
        </w:rPr>
        <w:t xml:space="preserve">Authors: </w:t>
      </w:r>
      <w:r w:rsidRPr="003942CC">
        <w:rPr>
          <w:color w:val="000000"/>
        </w:rPr>
        <w:t>M</w:t>
      </w:r>
      <w:r>
        <w:rPr>
          <w:color w:val="000000"/>
        </w:rPr>
        <w:t>athew E.</w:t>
      </w:r>
      <w:r w:rsidRPr="003942CC">
        <w:rPr>
          <w:color w:val="000000"/>
        </w:rPr>
        <w:t xml:space="preserve"> Hauer</w:t>
      </w:r>
      <w:r>
        <w:rPr>
          <w:color w:val="000000"/>
          <w:sz w:val="14"/>
          <w:szCs w:val="14"/>
          <w:vertAlign w:val="superscript"/>
        </w:rPr>
        <w:t>1,2</w:t>
      </w:r>
      <w:r>
        <w:rPr>
          <w:color w:val="000000"/>
        </w:rPr>
        <w:t xml:space="preserve">*, </w:t>
      </w:r>
      <w:r>
        <w:rPr>
          <w:color w:val="000000"/>
        </w:rPr>
        <w:t>Valerie Mueller</w:t>
      </w:r>
      <w:r>
        <w:rPr>
          <w:color w:val="000000"/>
          <w:sz w:val="14"/>
          <w:szCs w:val="14"/>
          <w:vertAlign w:val="superscript"/>
        </w:rPr>
        <w:t>3</w:t>
      </w:r>
      <w:r>
        <w:rPr>
          <w:color w:val="000000"/>
          <w:sz w:val="14"/>
          <w:szCs w:val="14"/>
          <w:vertAlign w:val="superscript"/>
        </w:rPr>
        <w:t>,4</w:t>
      </w:r>
      <w:r>
        <w:rPr>
          <w:color w:val="000000"/>
        </w:rPr>
        <w:t xml:space="preserve">, </w:t>
      </w:r>
      <w:r>
        <w:rPr>
          <w:color w:val="000000"/>
        </w:rPr>
        <w:t>Casey Breen</w:t>
      </w:r>
      <w:r>
        <w:rPr>
          <w:color w:val="000000"/>
          <w:sz w:val="14"/>
          <w:szCs w:val="14"/>
          <w:vertAlign w:val="superscript"/>
        </w:rPr>
        <w:t>5</w:t>
      </w:r>
      <w:r>
        <w:rPr>
          <w:color w:val="000000"/>
        </w:rPr>
        <w:t xml:space="preserve">, </w:t>
      </w:r>
      <w:r>
        <w:rPr>
          <w:color w:val="000000"/>
        </w:rPr>
        <w:t>Yang Zhong</w:t>
      </w:r>
      <w:r>
        <w:rPr>
          <w:color w:val="000000"/>
          <w:sz w:val="14"/>
          <w:szCs w:val="14"/>
          <w:vertAlign w:val="superscript"/>
        </w:rPr>
        <w:t>1</w:t>
      </w:r>
      <w:r>
        <w:rPr>
          <w:color w:val="000000"/>
          <w:sz w:val="14"/>
          <w:szCs w:val="14"/>
          <w:vertAlign w:val="superscript"/>
        </w:rPr>
        <w:t>,</w:t>
      </w:r>
      <w:r>
        <w:rPr>
          <w:color w:val="000000"/>
          <w:sz w:val="14"/>
          <w:szCs w:val="14"/>
          <w:vertAlign w:val="superscript"/>
        </w:rPr>
        <w:t>2</w:t>
      </w:r>
    </w:p>
    <w:p w14:paraId="7E8B39F6" w14:textId="77777777" w:rsidR="00850909" w:rsidRDefault="00850909" w:rsidP="002D51FC">
      <w:pPr>
        <w:pStyle w:val="NormalWeb"/>
        <w:spacing w:before="0" w:beforeAutospacing="0" w:after="0" w:afterAutospacing="0"/>
        <w:jc w:val="both"/>
        <w:rPr>
          <w:b/>
          <w:bCs/>
          <w:color w:val="000000"/>
        </w:rPr>
      </w:pPr>
      <w:r>
        <w:rPr>
          <w:b/>
          <w:bCs/>
          <w:color w:val="000000"/>
        </w:rPr>
        <w:t>Affiliations:</w:t>
      </w:r>
    </w:p>
    <w:p w14:paraId="3E3B7D4A" w14:textId="77777777" w:rsidR="00850909" w:rsidRDefault="00850909" w:rsidP="002D51FC">
      <w:pPr>
        <w:pStyle w:val="NormalWeb"/>
        <w:spacing w:before="0" w:beforeAutospacing="0" w:after="0" w:afterAutospacing="0"/>
        <w:ind w:left="360"/>
        <w:jc w:val="both"/>
        <w:rPr>
          <w:color w:val="000000"/>
        </w:rPr>
      </w:pPr>
      <w:r>
        <w:rPr>
          <w:color w:val="000000"/>
        </w:rPr>
        <w:t>¹ Department of Sociology, Florida State University, Tallahassee, FL, USA 32306.</w:t>
      </w:r>
    </w:p>
    <w:p w14:paraId="0B426185" w14:textId="77777777" w:rsidR="00850909" w:rsidRDefault="00850909" w:rsidP="002D51FC">
      <w:pPr>
        <w:pStyle w:val="NormalWeb"/>
        <w:spacing w:before="0" w:beforeAutospacing="0" w:after="0" w:afterAutospacing="0"/>
        <w:ind w:left="360"/>
        <w:jc w:val="both"/>
      </w:pPr>
      <w:r>
        <w:rPr>
          <w:color w:val="000000"/>
        </w:rPr>
        <w:t>² Center for Demography and Population Health, Florida State University, Tallahassee, FL, USA 32306.</w:t>
      </w:r>
    </w:p>
    <w:p w14:paraId="0CA3D26F" w14:textId="583DE6BD" w:rsidR="00850909" w:rsidRDefault="00850909" w:rsidP="002D51FC">
      <w:pPr>
        <w:pStyle w:val="NormalWeb"/>
        <w:spacing w:before="0" w:beforeAutospacing="0" w:after="0" w:afterAutospacing="0"/>
        <w:ind w:left="360"/>
        <w:jc w:val="both"/>
        <w:rPr>
          <w:color w:val="000000"/>
        </w:rPr>
      </w:pPr>
      <w:r>
        <w:rPr>
          <w:color w:val="000000"/>
          <w:sz w:val="14"/>
          <w:szCs w:val="14"/>
          <w:vertAlign w:val="superscript"/>
        </w:rPr>
        <w:t>3</w:t>
      </w:r>
      <w:r>
        <w:rPr>
          <w:color w:val="000000"/>
        </w:rPr>
        <w:t> </w:t>
      </w:r>
      <w:r w:rsidRPr="00850909">
        <w:rPr>
          <w:color w:val="000000"/>
        </w:rPr>
        <w:t>School of Politics and Global Studies, Arizona State University</w:t>
      </w:r>
      <w:r>
        <w:rPr>
          <w:color w:val="000000"/>
        </w:rPr>
        <w:t>.</w:t>
      </w:r>
    </w:p>
    <w:p w14:paraId="03CC98C3" w14:textId="45DA402F" w:rsidR="00850909" w:rsidRDefault="00850909" w:rsidP="002D51FC">
      <w:pPr>
        <w:pStyle w:val="NormalWeb"/>
        <w:spacing w:before="0" w:beforeAutospacing="0" w:after="0" w:afterAutospacing="0"/>
        <w:ind w:left="360"/>
        <w:jc w:val="both"/>
        <w:rPr>
          <w:color w:val="000000"/>
        </w:rPr>
      </w:pPr>
      <w:r>
        <w:rPr>
          <w:color w:val="000000"/>
          <w:sz w:val="14"/>
          <w:szCs w:val="14"/>
          <w:vertAlign w:val="superscript"/>
        </w:rPr>
        <w:t>4</w:t>
      </w:r>
      <w:r>
        <w:rPr>
          <w:color w:val="000000"/>
        </w:rPr>
        <w:t> </w:t>
      </w:r>
      <w:r w:rsidRPr="00850909">
        <w:rPr>
          <w:color w:val="000000"/>
        </w:rPr>
        <w:t>International Food Policy Research Institute</w:t>
      </w:r>
      <w:r>
        <w:rPr>
          <w:color w:val="000000"/>
        </w:rPr>
        <w:t>.</w:t>
      </w:r>
    </w:p>
    <w:p w14:paraId="20907C1C" w14:textId="1FAB48A1" w:rsidR="00850909" w:rsidRPr="008F7EFB" w:rsidRDefault="00850909" w:rsidP="002D51FC">
      <w:pPr>
        <w:pStyle w:val="NormalWeb"/>
        <w:spacing w:before="0" w:beforeAutospacing="0" w:after="0" w:afterAutospacing="0"/>
        <w:ind w:left="360"/>
        <w:jc w:val="both"/>
        <w:rPr>
          <w:color w:val="000000"/>
        </w:rPr>
      </w:pPr>
      <w:r>
        <w:rPr>
          <w:color w:val="000000"/>
          <w:sz w:val="14"/>
          <w:szCs w:val="14"/>
          <w:vertAlign w:val="superscript"/>
        </w:rPr>
        <w:t>5</w:t>
      </w:r>
      <w:r>
        <w:rPr>
          <w:color w:val="000000"/>
        </w:rPr>
        <w:t> </w:t>
      </w:r>
      <w:r>
        <w:rPr>
          <w:color w:val="000000"/>
        </w:rPr>
        <w:t>Leverhulme Centre for Demographic Science, University of Oxford</w:t>
      </w:r>
    </w:p>
    <w:p w14:paraId="61F60F8B" w14:textId="77777777" w:rsidR="00850909" w:rsidRDefault="00850909" w:rsidP="002D51FC">
      <w:pPr>
        <w:pStyle w:val="NormalWeb"/>
        <w:spacing w:before="0" w:beforeAutospacing="0" w:after="0" w:afterAutospacing="0"/>
        <w:ind w:left="360"/>
        <w:jc w:val="both"/>
        <w:rPr>
          <w:color w:val="000000"/>
        </w:rPr>
      </w:pPr>
    </w:p>
    <w:p w14:paraId="37BF2B60" w14:textId="10A8A59F" w:rsidR="00850909" w:rsidRDefault="00850909" w:rsidP="002D51FC">
      <w:pPr>
        <w:pStyle w:val="NormalWeb"/>
        <w:spacing w:before="0" w:beforeAutospacing="0" w:after="0" w:afterAutospacing="0"/>
      </w:pPr>
      <w:r>
        <w:rPr>
          <w:color w:val="000000"/>
        </w:rPr>
        <w:t xml:space="preserve">      *Correspondence to: Mathew E. Hauer, </w:t>
      </w:r>
      <w:hyperlink r:id="rId7" w:history="1">
        <w:r w:rsidRPr="003942CC">
          <w:rPr>
            <w:rStyle w:val="Hyperlink"/>
            <w:rFonts w:eastAsiaTheme="majorEastAsia"/>
          </w:rPr>
          <w:t>mehauer@fsu.edu</w:t>
        </w:r>
      </w:hyperlink>
      <w:r>
        <w:rPr>
          <w:color w:val="000000"/>
        </w:rPr>
        <w:t> </w:t>
      </w:r>
    </w:p>
    <w:p w14:paraId="3BEFE096" w14:textId="77777777" w:rsidR="00850909" w:rsidRDefault="00850909" w:rsidP="002D51FC">
      <w:pPr>
        <w:spacing w:after="160" w:line="240" w:lineRule="auto"/>
        <w:rPr>
          <w:b/>
          <w:bCs/>
        </w:rPr>
      </w:pPr>
    </w:p>
    <w:p w14:paraId="7C87A4BE" w14:textId="77777777" w:rsidR="00850909" w:rsidRPr="008919FA" w:rsidRDefault="00850909" w:rsidP="002D51FC">
      <w:pPr>
        <w:spacing w:after="160" w:line="240" w:lineRule="auto"/>
        <w:rPr>
          <w:b/>
          <w:bCs/>
        </w:rPr>
      </w:pPr>
      <w:r w:rsidRPr="008919FA">
        <w:rPr>
          <w:b/>
          <w:bCs/>
        </w:rPr>
        <w:t>Abstract:</w:t>
      </w:r>
    </w:p>
    <w:p w14:paraId="67B8DB80" w14:textId="3D04CFD1" w:rsidR="00850909" w:rsidRDefault="00850909" w:rsidP="002D51FC">
      <w:pPr>
        <w:spacing w:line="240" w:lineRule="auto"/>
      </w:pPr>
      <w:r w:rsidRPr="00850909">
        <w:t xml:space="preserve">Up to 3 billion people will reside outside of the human climate niche due to climate change by the end of the century and the wholesale abandonment of communities </w:t>
      </w:r>
      <w:r w:rsidRPr="00850909">
        <w:t>is</w:t>
      </w:r>
      <w:r w:rsidRPr="00850909">
        <w:t xml:space="preserve"> now a reality. </w:t>
      </w:r>
      <w:r>
        <w:t xml:space="preserve">However, our understanding of settlement abandonment relies on small-scale case studies because no database detailing abandoned settlements presently exists. In this paper, we digitize historical US </w:t>
      </w:r>
      <w:r w:rsidR="005E1AB2">
        <w:t>Censuses</w:t>
      </w:r>
      <w:r>
        <w:t xml:space="preserve"> to </w:t>
      </w:r>
      <w:r w:rsidRPr="00850909">
        <w:t>to (1) develop a comprehensive database of the population counts for all 34,000 places enumerated in at least one decennial Census between 1890-2020, (2) identify the places missing in at least one Census (a “candidate abandoned settlement”), and (3) crosscheck each candidate to ensure it was unaffected by other processes (e.g., city annexation).</w:t>
      </w:r>
      <w:r w:rsidR="002D51FC">
        <w:t xml:space="preserve"> </w:t>
      </w:r>
      <w:r w:rsidR="002D51FC" w:rsidRPr="002D51FC">
        <w:t xml:space="preserve">Building such a comprehensive database will enable researchers to better study the drivers of settlement abandonment and deploy new methodological approaches to identify the </w:t>
      </w:r>
      <w:r w:rsidR="002D51FC" w:rsidRPr="002D51FC">
        <w:rPr>
          <w:i/>
          <w:iCs/>
        </w:rPr>
        <w:t>causal effects</w:t>
      </w:r>
      <w:r w:rsidR="002D51FC" w:rsidRPr="002D51FC">
        <w:t xml:space="preserve"> of </w:t>
      </w:r>
      <w:r w:rsidR="005E1AB2" w:rsidRPr="002D51FC">
        <w:t>abandonment</w:t>
      </w:r>
      <w:r w:rsidR="002D51FC" w:rsidRPr="002D51FC">
        <w:t>.</w:t>
      </w:r>
    </w:p>
    <w:p w14:paraId="6CEE6458" w14:textId="77777777" w:rsidR="00850909" w:rsidRDefault="00850909" w:rsidP="002D51FC">
      <w:pPr>
        <w:spacing w:line="240" w:lineRule="auto"/>
        <w:rPr>
          <w:i/>
          <w:iCs/>
        </w:rPr>
      </w:pPr>
    </w:p>
    <w:p w14:paraId="39C9BEE7" w14:textId="77777777" w:rsidR="00850909" w:rsidRDefault="00850909" w:rsidP="002D51FC">
      <w:pPr>
        <w:spacing w:line="240" w:lineRule="auto"/>
      </w:pPr>
      <w:r w:rsidRPr="00321846">
        <w:rPr>
          <w:i/>
          <w:iCs/>
        </w:rPr>
        <w:t>Keywords</w:t>
      </w:r>
      <w:r w:rsidRPr="00321846">
        <w:t xml:space="preserve">: </w:t>
      </w:r>
      <w:r>
        <w:t>climate change, carbon emissions, demography, IPAT, Kaya identity, mitigation, life course</w:t>
      </w:r>
    </w:p>
    <w:p w14:paraId="0BAD71FF" w14:textId="77777777" w:rsidR="00850909" w:rsidRDefault="00850909" w:rsidP="002D51FC">
      <w:pPr>
        <w:spacing w:line="240" w:lineRule="auto"/>
      </w:pPr>
    </w:p>
    <w:p w14:paraId="576342B5" w14:textId="0F847E75" w:rsidR="002D51FC" w:rsidRDefault="002D51FC" w:rsidP="002D51FC">
      <w:pPr>
        <w:spacing w:line="240" w:lineRule="auto"/>
      </w:pPr>
      <w:r w:rsidRPr="002D51FC">
        <w:rPr>
          <w:b/>
          <w:bCs/>
        </w:rPr>
        <w:t xml:space="preserve">Acknowledgements: </w:t>
      </w:r>
      <w:r w:rsidRPr="002D51FC">
        <w:t>This research was supported by the National Institutes of Health’s National Institute on Aging, grant</w:t>
      </w:r>
      <w:r>
        <w:t xml:space="preserve"> </w:t>
      </w:r>
      <w:r w:rsidRPr="002D51FC">
        <w:t>R21AG088598</w:t>
      </w:r>
      <w:r>
        <w:t>.</w:t>
      </w:r>
    </w:p>
    <w:p w14:paraId="17FB0175" w14:textId="77777777" w:rsidR="00850909" w:rsidRDefault="00850909" w:rsidP="002D51FC">
      <w:pPr>
        <w:spacing w:line="240" w:lineRule="auto"/>
      </w:pPr>
    </w:p>
    <w:p w14:paraId="70536078" w14:textId="77777777" w:rsidR="002D51FC" w:rsidRDefault="002D51FC" w:rsidP="002D51FC">
      <w:pPr>
        <w:spacing w:line="240" w:lineRule="auto"/>
        <w:rPr>
          <w:b/>
          <w:bCs/>
        </w:rPr>
      </w:pPr>
    </w:p>
    <w:p w14:paraId="1373935D" w14:textId="1B5D9615" w:rsidR="00850909" w:rsidRPr="00B868AC" w:rsidRDefault="00850909" w:rsidP="002D51FC">
      <w:pPr>
        <w:spacing w:after="240" w:line="240" w:lineRule="auto"/>
        <w:rPr>
          <w:b/>
          <w:bCs/>
        </w:rPr>
      </w:pPr>
      <w:r w:rsidRPr="00B868AC">
        <w:rPr>
          <w:b/>
          <w:bCs/>
        </w:rPr>
        <w:t>Main Text</w:t>
      </w:r>
    </w:p>
    <w:p w14:paraId="528B8FE2" w14:textId="70B230E3" w:rsidR="002D51FC" w:rsidRDefault="002D51FC" w:rsidP="002D51FC">
      <w:pPr>
        <w:spacing w:after="240" w:line="240" w:lineRule="auto"/>
      </w:pPr>
      <w:r w:rsidRPr="002D51FC">
        <w:t xml:space="preserve">Up to 3 billion people will reside outside of the human climate niche due to climate change by the end of the century </w:t>
      </w:r>
      <w:r w:rsidRPr="002D51FC">
        <w:fldChar w:fldCharType="begin"/>
      </w:r>
      <w:r>
        <w:instrText xml:space="preserve"> ADDIN ZOTERO_ITEM CSL_CITATION {"citationID":"jaV64eNJ","properties":{"formattedCitation":"(McLeman 2011; Xu et al. 2020)","plainCitation":"(McLeman 2011; Xu et al. 2020)","noteIndex":0},"citationItems":[{"id":"7Mb2tPYe/QMgPDrKC","uris":["http://zotero.org/users/4849625/items/48BGAKIX"],"itemData":{"id":1424,"type":"article-journal","abstract":"We show that for thousands of years, humans have concentrated in a surprisingly narrow subset of Earth’s available climates, characterized by mean annual temperatures around </w:instrText>
      </w:r>
      <w:r>
        <w:rPr>
          <w:rFonts w:ascii="Cambria Math" w:hAnsi="Cambria Math" w:cs="Cambria Math"/>
        </w:rPr>
        <w:instrText>∼</w:instrText>
      </w:r>
      <w:r>
        <w:instrText xml:space="preserve">13 °C. This distribution likely reflects a human temperature niche related to fundamental constraints. We demonstrate that depending on scenarios of population growth and warming, over the coming 50 y, 1 to 3 billion people are projected to be left outside the climate conditions that have served humanity well over the past 6,000 y. Absent climate mitigation or migration, a substantial part of humanity will be exposed to mean annual temperatures warmer than nearly anywhere today.All species have an environmental niche, and despite technological advances, humans are unlikely to be an exception. Here, we demonstrate that for millennia, human populations have resided in the same narrow part of the climatic envelope available on the globe, characterized by a major mode around </w:instrText>
      </w:r>
      <w:r>
        <w:rPr>
          <w:rFonts w:ascii="Cambria Math" w:hAnsi="Cambria Math" w:cs="Cambria Math"/>
        </w:rPr>
        <w:instrText>∼</w:instrText>
      </w:r>
      <w:r>
        <w:instrText xml:space="preserve">11 °C to 15 °C mean annual temperature (MAT). Supporting the fundamental nature of this temperature niche, current production of crops and livestock is largely limited to the same conditions, and the same optimum has been found for agricultural and nonagricultural economic output of countries through analyses of year-to-year variation. We show that in a business-as-usual climate change scenario, the geographical position of this temperature niche is projected to shift more over the coming 50 y than it has moved since 6000 BP. Populations will not simply track the shifting climate, as adaptation in situ may address some of the challenges, and many other factors affect decisions to migrate. Nevertheless, in the absence of migration, one third of the global population is projected to experience a MAT &amp;gt;29 °C currently found in only 0.8% of the Earth’s land surface, mostly concentrated in the Sahara. As the potentially most affected regions are among the poorest in the world, where adaptive capacity is low, enhancing human development in those areas should be a priority alongside climate mitigation.","container-title":"Proceedings of the National Academy of Sciences","DOI":"10.1073/pnas.1910114117","issue":"21","journalAbbreviation":"Proc Natl Acad Sci USA","page":"11350","title":"Future of the human climate niche","volume":"117","author":[{"family":"Xu","given":"Chi"},{"family":"Kohler","given":"Timothy A."},{"family":"Lenton","given":"Timothy M."},{"family":"Svenning","given":"Jens-Christian"},{"family":"Scheffer","given":"Marten"}],"issued":{"date-parts":[["2020",5,26]]}}},{"id":1450,"uris":["http://zotero.org/users/10087664/items/JZ7KVQHS"],"itemData":{"id":1450,"type":"article-journal","abstract":"This article reports findings from a study of settlement abandonment and the interactions between environmental and non-environmental factors that may give rise to it. Through a modified systematic review of scholarly literature, an inventory of 246 ancient and modern examples of settlement abandonment was generated. Common spatial and temporal parameters were identified and a typology created to summarize environmental and non-environmental drivers common across cases. Dynamic interactions of drivers that lead to a progression from vulnerability to population decline and abandonment were examined in the cases of Plymouth, Montserrat, abandoned due to volcanism in the 1990s; recent rural depopulation in northeastern Iraq and the southern marshes; outmigration from the southern Aral Sea region; and, neighbourhood abandonment and a proposal to convert abandoned lands in Detroit to commercial farming. The study finds that with growing vulnerability to environmental change across many regions, there is greater potential for increased numbers of abandonments. However, abandonment should be seen as only one possible outcome of environment and population interactions that create vulnerability and stimulate environmental migration. The study concludes with a series of observations relevant to anticipating and planning for potential population decline and settlement abandonment in the face of future global environmental change.","container-title":"Migration and Global Environmental Change – Review of Drivers of Migration","DOI":"10.1016/j.gloenvcha.2011.08.004","ISSN":"0959-3780","journalAbbreviation":"Global Environmental Change","page":"S108-S120","title":"Settlement abandonment in the context of global environmental change","volume":"21","author":[{"family":"McLeman","given":"Robert A."}],"issued":{"date-parts":[["2011",12,1]]}}}],"schema":"https://github.com/citation-style-language/schema/raw/master/csl-citation.json"} </w:instrText>
      </w:r>
      <w:r w:rsidRPr="002D51FC">
        <w:fldChar w:fldCharType="separate"/>
      </w:r>
      <w:r w:rsidRPr="002D51FC">
        <w:t>(McLeman 2011; Xu et al. 2020)</w:t>
      </w:r>
      <w:r w:rsidRPr="002D51FC">
        <w:fldChar w:fldCharType="end"/>
      </w:r>
      <w:r w:rsidRPr="002D51FC">
        <w:t xml:space="preserve">. The wholesale abandonment of communities and emphatic declarations of ‘climate refugees’ are now a reality </w:t>
      </w:r>
      <w:r w:rsidRPr="002D51FC">
        <w:fldChar w:fldCharType="begin"/>
      </w:r>
      <w:r>
        <w:instrText xml:space="preserve"> ADDIN ZOTERO_ITEM CSL_CITATION {"citationID":"TizXnwLR","properties":{"formattedCitation":"(Farbotko and Lazrus 2012; Hino, Field, and Mach 2017)","plainCitation":"(Farbotko and Lazrus 2012; Hino, Field, and Mach 2017)","noteIndex":0},"citationItems":[{"id":1474,"uris":["http://zotero.org/users/10087664/items/YCM8YNTS"],"itemData":{"id":1474,"type":"article-journal","abstract":"Managed retreat is a potentially important climate change adaptation option, providing an alternative to structural protection or accommodation measures to manage natural hazard risk. However, its application faces challenges given the projected scale of climate-induced displacement and the difficulties of resettlement. We evaluate the drivers, barriers and outcomes of 27 recent cases of managed retreat that have resettled approximately 1.3 million people. A conceptual model based on two key factors—who benefits from retreat and who initiates it—organizes the diverse set of cases into four quadrants. Different sociopolitical dimensions emerge as particularly influential in each quadrant. The model establishes a foundation for understanding and anticipating case-specific complexities. It can be used to unpack the landscape of managed retreat and evaluate its potential future applications.","container-title":"Nature Climate Change","DOI":"10.1038/nclimate3252","ISSN":"1758-6798","issue":"5","journalAbbreviation":"Nature Clim Change","language":"en","license":"2017 Springer Nature Limited","note":"number: 5\npublisher: Nature Publishing Group","page":"364-370","source":"www-nature-com.proxy.lib.fsu.edu","title":"Managed retreat as a response to natural hazard risk","volume":"7","author":[{"family":"Hino","given":"Miyuki"},{"family":"Field","given":"Christopher B."},{"family":"Mach","given":"Katharine J."}],"issued":{"date-parts":[["2017",5]]}}},{"id":1499,"uris":["http://zotero.org/users/10087664/items/YLTUD8JR"],"itemData":{"id":1499,"type":"article-journal","abstract":"Climate change effects such as sea-level rise are almost certain. What these outcomes mean for different populations, however, is far less certain. Climate change is both a narrative and material phenomenon. In so being, understanding climate change requires broad conceptualisations that incorporate multiple voices and recognise the agency of vulnerable populations. In climate change discourse, climate mobility is often characterised as the production of ‘refugees’, with a tendency to discount long histories of ordinary mobility among affected populations. The case of Tuvalu in the Pacific juxtaposes migration as everyday practice with climate refugee narratives. This climate-exposed population is being problematically positioned to speak for an entire planet under threat. Tuvaluans are being used as the immediate evidence of displacement that the climate change crisis narrative seems to require. Those identified as imminent climate refugees are being held up like ventriloquists to present a particular (western) ‘crisis of nature’. Yet Tuvaluan conceptions of climate challenges and mobility practices show that more inclusive sets of concepts and tools are needed to equitably and effectively approach and characterise population mobility.","collection-title":"Adding Insult to Injury: Climate Change, Social Stratification, and the Inequities of Intervention","container-title":"Global Environmental Change","DOI":"10.1016/j.gloenvcha.2011.11.014","ISSN":"0959-3780","issue":"2","journalAbbreviation":"Global Environmental Change","page":"382-390","source":"ScienceDirect","title":"The first climate refugees? Contesting global narratives of climate change in Tuvalu","title-short":"The first climate refugees?","volume":"22","author":[{"family":"Farbotko","given":"Carol"},{"family":"Lazrus","given":"Heather"}],"issued":{"date-parts":[["2012",5,1]]}}}],"schema":"https://github.com/citation-style-language/schema/raw/master/csl-citation.json"} </w:instrText>
      </w:r>
      <w:r w:rsidRPr="002D51FC">
        <w:fldChar w:fldCharType="separate"/>
      </w:r>
      <w:r w:rsidRPr="002D51FC">
        <w:t>(Farbotko and Lazrus 2012; Hino, Field, and Mach 2017)</w:t>
      </w:r>
      <w:r w:rsidRPr="002D51FC">
        <w:fldChar w:fldCharType="end"/>
      </w:r>
      <w:r w:rsidRPr="002D51FC">
        <w:t xml:space="preserve"> . As the Fourth National Climate Assessment Report emphatically stated, retreat will be “unavoidable” in parts of the United States </w:t>
      </w:r>
      <w:r w:rsidRPr="002D51FC">
        <w:fldChar w:fldCharType="begin"/>
      </w:r>
      <w:r>
        <w:instrText xml:space="preserve"> ADDIN ZOTERO_ITEM CSL_CITATION {"citationID":"zyoAK4Cr","properties":{"formattedCitation":"(Reidmiller et al. 2017)","plainCitation":"(Reidmiller et al. 2017)","noteIndex":0},"citationItems":[{"id":1503,"uris":["http://zotero.org/users/10087664/items/XWU4Y6F9"],"itemData":{"id":1503,"type":"article-journal","title":"Impacts, risks, and adaptation in the United States: Fourth national climate assessment, volume II","author":[{"family":"Reidmiller","given":"David R"},{"family":"Avery","given":"Christopher W"},{"family":"Easterling","given":"David R"},{"family":"Kunkel","given":"Kenneth E"},{"family":"Lewis","given":"Kristin LM"},{"family":"Maycock","given":"Thomas K"},{"family":"Stewart","given":"Bradley C"}],"issued":{"date-parts":[["2017"]]}}}],"schema":"https://github.com/citation-style-language/schema/raw/master/csl-citation.json"} </w:instrText>
      </w:r>
      <w:r w:rsidRPr="002D51FC">
        <w:fldChar w:fldCharType="separate"/>
      </w:r>
      <w:r w:rsidRPr="002D51FC">
        <w:t>(Reidmiller et al. 2017)</w:t>
      </w:r>
      <w:r w:rsidRPr="002D51FC">
        <w:fldChar w:fldCharType="end"/>
      </w:r>
      <w:r w:rsidRPr="002D51FC">
        <w:t xml:space="preserve">. These abandonments are already underway in the United States. Since 1989, the Federal Emergency Management Agency (FEMA) has undertaken managed retreat in over 1,100 US counties </w:t>
      </w:r>
      <w:r w:rsidRPr="002D51FC">
        <w:fldChar w:fldCharType="begin"/>
      </w:r>
      <w:r>
        <w:instrText xml:space="preserve"> ADDIN ZOTERO_ITEM CSL_CITATION {"citationID":"a6QVey02","properties":{"formattedCitation":"(Siders 2019)","plainCitation":"(Siders 2019)","noteIndex":0},"citationItems":[{"id":1502,"uris":["http://zotero.org/users/10087664/items/CLIK28Y7"],"itemData":{"id":1502,"type":"article-journal","container-title":"One Earth","issue":"2","note":"publisher: Elsevier","page":"216–225","title":"Managed retreat in the United States","volume":"1","author":[{"family":"Siders","given":"AR"}],"issued":{"date-parts":[["2019"]]}}}],"schema":"https://github.com/citation-style-language/schema/raw/master/csl-citation.json"} </w:instrText>
      </w:r>
      <w:r w:rsidRPr="002D51FC">
        <w:fldChar w:fldCharType="separate"/>
      </w:r>
      <w:r w:rsidRPr="002D51FC">
        <w:t>(Siders 2019)</w:t>
      </w:r>
      <w:r w:rsidRPr="002D51FC">
        <w:fldChar w:fldCharType="end"/>
      </w:r>
      <w:r w:rsidRPr="002D51FC">
        <w:t xml:space="preserve">. Despite abandonment’s growing importance, we know very little about </w:t>
      </w:r>
      <w:r w:rsidRPr="002D51FC">
        <w:t>the processes or consequences of settlement abandonment</w:t>
      </w:r>
      <w:r w:rsidRPr="002D51FC">
        <w:t>.</w:t>
      </w:r>
    </w:p>
    <w:p w14:paraId="2C4E2DBA" w14:textId="041FA7E0" w:rsidR="002D51FC" w:rsidRDefault="002D51FC" w:rsidP="002D51FC">
      <w:pPr>
        <w:spacing w:after="240" w:line="240" w:lineRule="auto"/>
      </w:pPr>
      <w:r>
        <w:rPr>
          <w:rFonts w:ascii="Arial" w:hAnsi="Arial" w:cs="Arial"/>
          <w:noProof/>
          <w:sz w:val="22"/>
          <w:szCs w:val="22"/>
        </w:rPr>
        <w:lastRenderedPageBreak/>
        <mc:AlternateContent>
          <mc:Choice Requires="wpg">
            <w:drawing>
              <wp:anchor distT="0" distB="0" distL="114300" distR="114300" simplePos="0" relativeHeight="251661312" behindDoc="0" locked="0" layoutInCell="1" allowOverlap="1" wp14:anchorId="39B69E19" wp14:editId="0D387434">
                <wp:simplePos x="0" y="0"/>
                <wp:positionH relativeFrom="margin">
                  <wp:align>center</wp:align>
                </wp:positionH>
                <wp:positionV relativeFrom="paragraph">
                  <wp:posOffset>3010031</wp:posOffset>
                </wp:positionV>
                <wp:extent cx="3457575" cy="2847975"/>
                <wp:effectExtent l="0" t="0" r="9525" b="9525"/>
                <wp:wrapTopAndBottom/>
                <wp:docPr id="361692425" name="Group 4"/>
                <wp:cNvGraphicFramePr/>
                <a:graphic xmlns:a="http://schemas.openxmlformats.org/drawingml/2006/main">
                  <a:graphicData uri="http://schemas.microsoft.com/office/word/2010/wordprocessingGroup">
                    <wpg:wgp>
                      <wpg:cNvGrpSpPr/>
                      <wpg:grpSpPr>
                        <a:xfrm>
                          <a:off x="0" y="0"/>
                          <a:ext cx="3457575" cy="2847975"/>
                          <a:chOff x="0" y="0"/>
                          <a:chExt cx="3697605" cy="3216910"/>
                        </a:xfrm>
                      </wpg:grpSpPr>
                      <pic:pic xmlns:pic="http://schemas.openxmlformats.org/drawingml/2006/picture">
                        <pic:nvPicPr>
                          <pic:cNvPr id="1762026367" name="Picture 3" descr="A map of the united states with black dots&#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7605" cy="2247900"/>
                          </a:xfrm>
                          <a:prstGeom prst="rect">
                            <a:avLst/>
                          </a:prstGeom>
                        </pic:spPr>
                      </pic:pic>
                      <wps:wsp>
                        <wps:cNvPr id="2087346890" name="Text Box 1"/>
                        <wps:cNvSpPr txBox="1"/>
                        <wps:spPr>
                          <a:xfrm>
                            <a:off x="0" y="2301240"/>
                            <a:ext cx="3697605" cy="915670"/>
                          </a:xfrm>
                          <a:prstGeom prst="rect">
                            <a:avLst/>
                          </a:prstGeom>
                          <a:solidFill>
                            <a:prstClr val="white"/>
                          </a:solidFill>
                          <a:ln>
                            <a:noFill/>
                          </a:ln>
                        </wps:spPr>
                        <wps:txbx>
                          <w:txbxContent>
                            <w:p w14:paraId="3253B411" w14:textId="057DA580" w:rsidR="002D51FC" w:rsidRPr="00281E5E" w:rsidRDefault="002D51FC" w:rsidP="002D51FC">
                              <w:pPr>
                                <w:pStyle w:val="Caption"/>
                                <w:rPr>
                                  <w:i w:val="0"/>
                                  <w:iCs w:val="0"/>
                                  <w:noProof/>
                                </w:rPr>
                              </w:pPr>
                              <w:bookmarkStart w:id="0" w:name="_Ref147820717"/>
                              <w:r w:rsidRPr="00281E5E">
                                <w:rPr>
                                  <w:b/>
                                  <w:bCs/>
                                  <w:i w:val="0"/>
                                  <w:iCs w:val="0"/>
                                </w:rPr>
                                <w:t>Fi</w:t>
                              </w:r>
                              <w:r w:rsidRPr="00281E5E">
                                <w:rPr>
                                  <w:b/>
                                  <w:bCs/>
                                  <w:i w:val="0"/>
                                  <w:iCs w:val="0"/>
                                  <w:color w:val="auto"/>
                                </w:rPr>
                                <w:t xml:space="preserve">gure </w:t>
                              </w:r>
                              <w:bookmarkEnd w:id="0"/>
                              <w:r w:rsidR="00281E5E">
                                <w:rPr>
                                  <w:b/>
                                  <w:bCs/>
                                  <w:i w:val="0"/>
                                  <w:iCs w:val="0"/>
                                  <w:color w:val="auto"/>
                                </w:rPr>
                                <w:t>1</w:t>
                              </w:r>
                              <w:r w:rsidRPr="00281E5E">
                                <w:rPr>
                                  <w:b/>
                                  <w:bCs/>
                                  <w:i w:val="0"/>
                                  <w:iCs w:val="0"/>
                                  <w:color w:val="auto"/>
                                </w:rPr>
                                <w:t>. All 2600 Candidate Abandoned Settlements</w:t>
                              </w:r>
                              <w:r w:rsidRPr="00281E5E">
                                <w:rPr>
                                  <w:color w:val="auto"/>
                                </w:rPr>
                                <w:t xml:space="preserve">. </w:t>
                              </w:r>
                              <w:r w:rsidRPr="00281E5E">
                                <w:rPr>
                                  <w:i w:val="0"/>
                                  <w:iCs w:val="0"/>
                                  <w:color w:val="auto"/>
                                </w:rPr>
                                <w:t>Here are all identified candidate abandoned settlements missing in at least one decennial census since 1890. Note that many of these candidate abandoned settlements are located in presently occupied areas. These 2600 candidate abandoned settlements will be whittled down to only those that are verified as abandon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B69E19" id="Group 4" o:spid="_x0000_s1026" style="position:absolute;margin-left:0;margin-top:237pt;width:272.25pt;height:224.25pt;z-index:251661312;mso-position-horizontal:center;mso-position-horizontal-relative:margin;mso-width-relative:margin;mso-height-relative:margin" coordsize="36976,32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A map of the united states with black dots&#10;&#10;Description automatically generated" style="position:absolute;width:36976;height:224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">
                  <v:imagedata r:id="rId9" o:title="A map of the united states with black dots&#10;&#10;Description automatically generated"/>
                </v:shape>
                <v:shapetype id="_x0000_t202" coordsize="21600,21600" o:spt="202" path="m,l,21600r21600,l21600,xe">
                  <v:stroke joinstyle="miter"/>
                  <v:path gradientshapeok="t" o:connecttype="rect"/>
                </v:shapetype>
                <v:shape id="Text Box 1" o:spid="_x0000_s1028" type="#_x0000_t202" style="position:absolute;top:23012;width:36976;height:91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" stroked="f">
                  <v:textbox inset="0,0,0,0">
                    <w:txbxContent>
                      <w:p w14:paraId="3253B411" w14:textId="057DA580" w:rsidR="002D51FC" w:rsidRPr="00281E5E" w:rsidRDefault="002D51FC" w:rsidP="002D51FC">
                        <w:pPr>
                          <w:pStyle w:val="Caption"/>
                          <w:rPr>
                            <w:i w:val="0"/>
                            <w:iCs w:val="0"/>
                            <w:noProof/>
                          </w:rPr>
                        </w:pPr>
                        <w:bookmarkStart w:id="1" w:name="_Ref147820717"/>
                        <w:r w:rsidRPr="00281E5E">
                          <w:rPr>
                            <w:b/>
                            <w:bCs/>
                            <w:i w:val="0"/>
                            <w:iCs w:val="0"/>
                          </w:rPr>
                          <w:t>Fi</w:t>
                        </w:r>
                        <w:r w:rsidRPr="00281E5E">
                          <w:rPr>
                            <w:b/>
                            <w:bCs/>
                            <w:i w:val="0"/>
                            <w:iCs w:val="0"/>
                            <w:color w:val="auto"/>
                          </w:rPr>
                          <w:t xml:space="preserve">gure </w:t>
                        </w:r>
                        <w:bookmarkEnd w:id="1"/>
                        <w:r w:rsidR="00281E5E">
                          <w:rPr>
                            <w:b/>
                            <w:bCs/>
                            <w:i w:val="0"/>
                            <w:iCs w:val="0"/>
                            <w:color w:val="auto"/>
                          </w:rPr>
                          <w:t>1</w:t>
                        </w:r>
                        <w:r w:rsidRPr="00281E5E">
                          <w:rPr>
                            <w:b/>
                            <w:bCs/>
                            <w:i w:val="0"/>
                            <w:iCs w:val="0"/>
                            <w:color w:val="auto"/>
                          </w:rPr>
                          <w:t>. All 2600 Candidate Abandoned Settlements</w:t>
                        </w:r>
                        <w:r w:rsidRPr="00281E5E">
                          <w:rPr>
                            <w:color w:val="auto"/>
                          </w:rPr>
                          <w:t xml:space="preserve">. </w:t>
                        </w:r>
                        <w:r w:rsidRPr="00281E5E">
                          <w:rPr>
                            <w:i w:val="0"/>
                            <w:iCs w:val="0"/>
                            <w:color w:val="auto"/>
                          </w:rPr>
                          <w:t>Here are all identified candidate abandoned settlements missing in at least one decennial census since 1890. Note that many of these candidate abandoned settlements are located in presently occupied areas. These 2600 candidate abandoned settlements will be whittled down to only those that are verified as abandoned.</w:t>
                        </w:r>
                      </w:p>
                    </w:txbxContent>
                  </v:textbox>
                </v:shape>
                <w10:wrap type="topAndBottom" anchorx="margin"/>
              </v:group>
            </w:pict>
          </mc:Fallback>
        </mc:AlternateContent>
      </w:r>
      <w:r w:rsidRPr="002D51FC">
        <w:t>We are embarking on purposeful settlement abandonment without knowing long-term implications. The</w:t>
      </w:r>
      <w:r>
        <w:t xml:space="preserve"> US</w:t>
      </w:r>
      <w:r w:rsidRPr="002D51FC">
        <w:t xml:space="preserve"> federal government is presently facilitating the wholesale abandonment of Isle de Jean Charles in Louisiana, amongst other well-known managed retreats </w:t>
      </w:r>
      <w:r w:rsidRPr="002D51FC">
        <w:fldChar w:fldCharType="begin"/>
      </w:r>
      <w:r>
        <w:instrText xml:space="preserve"> ADDIN ZOTERO_ITEM CSL_CITATION {"citationID":"TwAZmGAl","properties":{"formattedCitation":"(Siders 2019; Simms et al. 2021)","plainCitation":"(Siders 2019; Simms et al. 2021)","noteIndex":0},"citationItems":[{"id":1502,"uris":["http://zotero.org/users/10087664/items/CLIK28Y7"],"itemData":{"id":1502,"type":"article-journal","container-title":"One Earth","issue":"2","note":"publisher: Elsevier","page":"216–225","title":"Managed retreat in the United States","volume":"1","author":[{"family":"Siders","given":"AR"}],"issued":{"date-parts":[["2019"]]}}},{"id":1512,"uris":["http://zotero.org/users/10087664/items/L6RSVBMU"],"itemData":{"id":1512,"type":"article-journal","container-title":"Journal of Environmental Studies and Sciences","issue":"3","note":"publisher: Springer","page":"316–328","title":"The long goodbye on a disappearing, ancestral island: a just retreat from Isle de Jean Charles","volume":"11","author":[{"family":"Simms","given":"Jessica RZ"},{"family":"Waller","given":"Helen L"},{"family":"Brunet","given":"Chris"},{"family":"Jenkins","given":"Pamela"}],"issued":{"date-parts":[["2021"]]}}}],"schema":"https://github.com/citation-style-language/schema/raw/master/csl-citation.json"} </w:instrText>
      </w:r>
      <w:r w:rsidRPr="002D51FC">
        <w:fldChar w:fldCharType="separate"/>
      </w:r>
      <w:r w:rsidRPr="002D51FC">
        <w:t>(Siders 2019; Simms et al. 2021)</w:t>
      </w:r>
      <w:r w:rsidRPr="002D51FC">
        <w:fldChar w:fldCharType="end"/>
      </w:r>
      <w:r w:rsidRPr="002D51FC">
        <w:t xml:space="preserve">. Identification of </w:t>
      </w:r>
      <w:r>
        <w:t>long-term</w:t>
      </w:r>
      <w:r w:rsidRPr="002D51FC">
        <w:t xml:space="preserve"> impacts are identified by either well-known, large-scale environmental events such as Hurricane Katrina </w:t>
      </w:r>
      <w:r w:rsidRPr="002D51FC">
        <w:fldChar w:fldCharType="begin"/>
      </w:r>
      <w:r>
        <w:instrText xml:space="preserve"> ADDIN ZOTERO_ITEM CSL_CITATION {"citationID":"2h1g0Kzi","properties":{"formattedCitation":"(Hori and Schafer 2010)","plainCitation":"(Hori and Schafer 2010)","noteIndex":0},"citationItems":[{"id":"7Mb2tPYe/tyQnmSsh","uris":["http://zotero.org/users/4849625/items/KIBEWHCQ"],"itemData":{"id":"ZpU9qhtu/t6LhP8D4","type":"article-journal","container-title":"Population and Environment","DOI":"10.1007/s11111-009-0094-0","ISSN":"0199-0039, 1573-7810","issue":"1-3","journalAbbreviation":"Popul Environ","language":"en","page":"64-86","source":"DOI.org (Crossref)","title":"Social costs of displacement in Louisiana after Hurricanes Katrina and Rita","volume":"31","author":[{"family":"Hori","given":"Makiko"},{"family":"Schafer","given":"Mark J."}],"issued":{"date-parts":[["2010",1]]}}}],"schema":"https://github.com/citation-style-language/schema/raw/master/csl-citation.json"} </w:instrText>
      </w:r>
      <w:r w:rsidRPr="002D51FC">
        <w:fldChar w:fldCharType="separate"/>
      </w:r>
      <w:r w:rsidRPr="002D51FC">
        <w:t>(Hori and Schafer 2010)</w:t>
      </w:r>
      <w:r w:rsidRPr="002D51FC">
        <w:fldChar w:fldCharType="end"/>
      </w:r>
      <w:r w:rsidRPr="002D51FC">
        <w:t xml:space="preserve"> or through historical case studies </w:t>
      </w:r>
      <w:r w:rsidRPr="002D51FC">
        <w:fldChar w:fldCharType="begin"/>
      </w:r>
      <w:r>
        <w:instrText xml:space="preserve"> ADDIN ZOTERO_ITEM CSL_CITATION {"citationID":"oUFIZ44b","properties":{"formattedCitation":"(Addyman 1989; Atherwood 2022)","plainCitation":"(Addyman 1989; Atherwood 2022)","noteIndex":0},"citationItems":[{"id":"7Mb2tPYe/UYtR9jSq","uris":["http://zotero.org/users/local/uP8LqrYK/items/XE9ULU48"],"itemData":{"id":"ZpU9qhtu/BmMVbfJg","type":"article-journal","container-title":"Population and Environment","issue":"4","note":"ISBN: 0199-0039\npublisher: Springer","page":"530-552","title":"Does a prolonged hardship reduce life span? Examining the longevity of young men who lived through the 1930s Great Plains drought","volume":"43","author":[{"family":"Atherwood","given":"Serge"}],"issued":{"date-parts":[["2022"]]}}},{"id":1507,"uris":["http://zotero.org/users/10087664/items/B9DNW86Y"],"itemData":{"id":1507,"type":"article-journal","abstract":"Excavations in the last two decades in York, combined with developments in the techniques of environmental archaeology, have enabled studies to be made of the city's layout, housing provision, food and water supply, effluent disposal and environmental conditions over a span of 2.000 years. Excavation of several thousand burials allows an assessment to be made of these and other environmental effects on longevity, robustness, stature, the incidence of disease, stress and trauma. Relatively good provisions and an evident concern for public health matters in the Roman legionary fortress and nearby colonia do not seem to have resulted in exceptional longevity though general health levels seem to have been fair. Quite different environmental conditions appertained in Anglian York, some better (no rats) and some worse. By the Viking Age conditions in York reached an all‐time low. the city being a largely organic world sited on a heap of rotting organic debris. Conditions, housing, water supply, rubbish and effluent disposal ‐and their implications for the physical state and life expectancy of some 2.000 individuals recently excavated from cemeteries ‐ all improve as the Middle Ages proceed.","container-title":"World Archaeology","DOI":"10.1080/00438243.1989.9980104","ISSN":"0043-8243","issue":"2","note":"publisher: Routledge\n_eprint: https://doi.org/10.1080/00438243.1989.9980104\nPMID: 16470998","page":"244-264","source":"Taylor and Francis+NEJM","title":"The archaeology of public health at York, England","volume":"21","author":[{"family":"Addyman","given":"P. V."}],"issued":{"date-parts":[["1989",10,1]]}}}],"schema":"https://github.com/citation-style-language/schema/raw/master/csl-citation.json"} </w:instrText>
      </w:r>
      <w:r w:rsidRPr="002D51FC">
        <w:fldChar w:fldCharType="separate"/>
      </w:r>
      <w:r w:rsidRPr="002D51FC">
        <w:t>(Addyman 1989; Atherwood 2022)</w:t>
      </w:r>
      <w:r w:rsidRPr="002D51FC">
        <w:fldChar w:fldCharType="end"/>
      </w:r>
      <w:r w:rsidRPr="002D51FC">
        <w:t xml:space="preserve">. Furthermore, the drivers of abandonment are multifaceted </w:t>
      </w:r>
      <w:r w:rsidRPr="002D51FC">
        <w:fldChar w:fldCharType="begin"/>
      </w:r>
      <w:r>
        <w:instrText xml:space="preserve"> ADDIN ZOTERO_ITEM CSL_CITATION {"citationID":"NBkk2cml","properties":{"formattedCitation":"(Black et al. 2011; McLeman 2011)","plainCitation":"(Black et al. 2011; McLeman 2011)","noteIndex":0},"citationItems":[{"id":1450,"uris":["http://zotero.org/users/10087664/items/JZ7KVQHS"],"itemData":{"id":1450,"type":"article-journal","abstract":"This article reports findings from a study of settlement abandonment and the interactions between environmental and non-environmental factors that may give rise to it. Through a modified systematic review of scholarly literature, an inventory of 246 ancient and modern examples of settlement abandonment was generated. Common spatial and temporal parameters were identified and a typology created to summarize environmental and non-environmental drivers common across cases. Dynamic interactions of drivers that lead to a progression from vulnerability to population decline and abandonment were examined in the cases of Plymouth, Montserrat, abandoned due to volcanism in the 1990s; recent rural depopulation in northeastern Iraq and the southern marshes; outmigration from the southern Aral Sea region; and, neighbourhood abandonment and a proposal to convert abandoned lands in Detroit to commercial farming. The study finds that with growing vulnerability to environmental change across many regions, there is greater potential for increased numbers of abandonments. However, abandonment should be seen as only one possible outcome of environment and population interactions that create vulnerability and stimulate environmental migration. The study concludes with a series of observations relevant to anticipating and planning for potential population decline and settlement abandonment in the face of future global environmental change.","container-title":"Migration and Global Environmental Change – Review of Drivers of Migration","DOI":"10.1016/j.gloenvcha.2011.08.004","ISSN":"0959-3780","journalAbbreviation":"Global Environmental Change","page":"S108-S120","title":"Settlement abandonment in the context of global environmental change","volume":"21","author":[{"family":"McLeman","given":"Robert A."}],"issued":{"date-parts":[["2011",12,1]]}}},{"id":24,"uris":["http://zotero.org/users/10087664/items/GZD3F9JL"],"itemData":{"id":24,"type":"article-journal","container-title":"Nature","issue":"7370","note":"publisher: Nature Publishing Group","page":"447–449","title":"Migration as adaptation","volume":"478","author":[{"family":"Black","given":"Richard"},{"family":"Bennett","given":"Stephen RG"},{"family":"Thomas","given":"Sandy M"},{"family":"Beddington","given":"John R"}],"issued":{"date-parts":[["2011"]]}}}],"schema":"https://github.com/citation-style-language/schema/raw/master/csl-citation.json"} </w:instrText>
      </w:r>
      <w:r w:rsidRPr="002D51FC">
        <w:fldChar w:fldCharType="separate"/>
      </w:r>
      <w:r w:rsidRPr="002D51FC">
        <w:t>(Black et al. 2011; McLeman 2011)</w:t>
      </w:r>
      <w:r w:rsidRPr="002D51FC">
        <w:fldChar w:fldCharType="end"/>
      </w:r>
      <w:r w:rsidRPr="002D51FC">
        <w:t xml:space="preserve">, driving outcomes across multiple dimensions, including economic </w:t>
      </w:r>
      <w:r w:rsidRPr="002D51FC">
        <w:fldChar w:fldCharType="begin"/>
      </w:r>
      <w:r>
        <w:instrText xml:space="preserve"> ADDIN ZOTERO_ITEM CSL_CITATION {"citationID":"YKQuUkms","properties":{"formattedCitation":"(Xie, Wang, and Yao 2014)","plainCitation":"(Xie, Wang, and Yao 2014)","noteIndex":0},"citationItems":[{"id":"7Mb2tPYe/5RUGU3yc","uris":["http://zotero.org/users/local/uP8LqrYK/items/QZ35FEXY"],"itemData":{"id":6,"type":"article-journal","container-title":"Sustainability","issue":"3","note":"ISBN: 2071-1050\npublisher: MDPI","page":"1260-1282","title":"Exploring the dynamic mechanisms of farmland abandonment based on a spatially explicit economic model for environmental sustainability: A case study in Jiangxi Province, China","volume":"6","author":[{"family":"Xie","given":"Hualin"},{"family":"Wang","given":"Peng"},{"family":"Yao","given":"Guanrong"}],"issued":{"date-parts":[["2014"]]}}}],"schema":"https://github.com/citation-style-language/schema/raw/master/csl-citation.json"} </w:instrText>
      </w:r>
      <w:r w:rsidRPr="002D51FC">
        <w:fldChar w:fldCharType="separate"/>
      </w:r>
      <w:r w:rsidRPr="002D51FC">
        <w:t>(Xie, Wang, and Yao 2014)</w:t>
      </w:r>
      <w:r w:rsidRPr="002D51FC">
        <w:fldChar w:fldCharType="end"/>
      </w:r>
      <w:r w:rsidRPr="002D51FC">
        <w:t xml:space="preserve"> , stress-related </w:t>
      </w:r>
      <w:r w:rsidRPr="002D51FC">
        <w:fldChar w:fldCharType="begin"/>
      </w:r>
      <w:r>
        <w:instrText xml:space="preserve"> ADDIN ZOTERO_ITEM CSL_CITATION {"citationID":"6CHPVqHn","properties":{"formattedCitation":"(Gonz\\uc0\\u225{}lez-Tennant 2019)","plainCitation":"(González-Tennant 2019)","noteIndex":0},"citationItems":[{"id":"7Mb2tPYe/qcup3Rq6","uris":["http://zotero.org/users/local/uP8LqrYK/items/GKFCWN3J"],"itemData":{"id":9,"type":"book","ISBN":"0-8130-6537-2","publisher":"University Press of Florida","title":"The Rosewood Massacre: An Archaeology and History of Intersectional Violence","author":[{"family":"González-Tennant","given":"Edward"}],"issued":{"date-parts":[["2019"]]}}}],"schema":"https://github.com/citation-style-language/schema/raw/master/csl-citation.json"} </w:instrText>
      </w:r>
      <w:r w:rsidRPr="002D51FC">
        <w:fldChar w:fldCharType="separate"/>
      </w:r>
      <w:r w:rsidRPr="002D51FC">
        <w:t>(González-Tennant 2019)</w:t>
      </w:r>
      <w:r w:rsidRPr="002D51FC">
        <w:fldChar w:fldCharType="end"/>
      </w:r>
      <w:r w:rsidRPr="002D51FC">
        <w:t xml:space="preserve">, environmental </w:t>
      </w:r>
      <w:r w:rsidRPr="002D51FC">
        <w:fldChar w:fldCharType="begin"/>
      </w:r>
      <w:r>
        <w:instrText xml:space="preserve"> ADDIN ZOTERO_ITEM CSL_CITATION {"citationID":"g9uJLdEn","properties":{"formattedCitation":"(Gill et al. 2007; Romm 2011)","plainCitation":"(Gill et al. 2007; Romm 2011)","noteIndex":0},"citationItems":[{"id":"7Mb2tPYe/KPhGecj0","uris":["http://zotero.org/users/local/uP8LqrYK/items/8BCTY43M"],"itemData":{"id":4,"type":"article-journal","container-title":"Ancient Mesoamerica","issue":"2","note":"ISBN: 1469-1787\npublisher: Cambridge University Press","page":"283-302","title":"Drought and the Maya collapse","volume":"18","author":[{"family":"Gill","given":"Richardson B."},{"family":"Mayewski","given":"Paul A."},{"family":"Nyberg","given":"Johan"},{"family":"Haug","given":"Gerald H."},{"family":"Peterson","given":"Larry C."}],"issued":{"date-parts":[["2007"]]}}},{"id":"7Mb2tPYe/tuDeSSfI","uris":["http://zotero.org/users/local/uP8LqrYK/items/GCLJXC4K"],"itemData":{"id":5,"type":"article-journal","container-title":"Nature","issue":"7370","note":"ISBN: 0028-0836\npublisher: Nature Publishing Group UK London","page":"450-451","title":"The next dust bowl","volume":"478","author":[{"family":"Romm","given":"Joseph"}],"issued":{"date-parts":[["2011"]]}}}],"schema":"https://github.com/citation-style-language/schema/raw/master/csl-citation.json"} </w:instrText>
      </w:r>
      <w:r w:rsidRPr="002D51FC">
        <w:fldChar w:fldCharType="separate"/>
      </w:r>
      <w:r w:rsidRPr="002D51FC">
        <w:t>(Gill et al. 2007; Romm 2011)</w:t>
      </w:r>
      <w:r w:rsidRPr="002D51FC">
        <w:fldChar w:fldCharType="end"/>
      </w:r>
      <w:r w:rsidRPr="002D51FC">
        <w:t>, and conflict-related  issues</w:t>
      </w:r>
      <w:r w:rsidRPr="002D51FC">
        <w:fldChar w:fldCharType="begin"/>
      </w:r>
      <w:r>
        <w:instrText xml:space="preserve"> ADDIN ZOTERO_ITEM CSL_CITATION {"citationID":"sb5YwjAQ","properties":{"formattedCitation":"(Arkush 2008)","plainCitation":"(Arkush 2008)","noteIndex":0},"citationItems":[{"id":1509,"uris":["http://zotero.org/users/10087664/items/9U2TYHSV"],"itemData":{"id":1509,"type":"article-journal","abstract":"In the Late Intermediate Period (ca. A.D. 1000-1450), people in many parts of the Andean highlands moved away from rich agricultural lands to settle in defensive sites high on hills and ridges, frequently building hilltop forts known as pukaras in Quechua and Aymara. This settlement shift indicates a concern with warfare not equaled at any other time in the archaeological sequence. While the traditional assumption is that warfare in the Late Intermediate Period resulted directly from the collapse of the Middle Horizon polities of Wari and Tiwanaku around A.D. 1000, radiocarbon dates presented here from occupation and wall-building events at pukaras in the northern Titicaca Basin indicate these hillforts did not become common until late in the Late Intermediate Period, after approximately A.D. 1300. Alternative explanations for this late escalation of warfare are evaluated, especially climate change. On a local scale, the shifting nature of pukara occupation indicates cycles of defense, abandonment, reoccupation, and wall building within a broader context of elevated hostilities that lasted for the rest of the Late Intermediate Period and beyond., ResumenEn el Período Intermedio Tardío (ca. 1000-1450 d.C.), los habitantes de muchas partes de la sierra andina abandonaron terrenos productivos para asentarse en sitios defensivos en colinas, a veces construyendo asentamientos amurallados en las cumbres, llamados “pukaras” tanto en Quechua como Aymara. Este cambio demuestra una preocupación por la guerra no conocida anteriormente en la secuencia arqueológica. Según la interpretación tradicional, el conflicto resultó directamente del colapso de Wari y de Tiwanaku, aldredor de 1000 d.C., pero los fechados radiocarbónicos de un grupo de pukaras de la cuenca septentrional del Titicaca, presentados en este trabajo, indican que la mayoría de estos pukaras no fueron construidos ni ocupados hasta el final del Intermedio Tardío, después de aproximadamente 1300 d.C. Se evalúa las explicaciones alternativas para esta intensificación tardía de la guerra, sobre todo las condiciones ambientales adversas. En una escala más pequeña, los ocupaciones variables de pukaras indican ciclos locales de la defensa, del abandono, de la reoccupación, y de la construcción de murallas dentro de un contexto más amplio de conflicto agravado que duró el resto del Intermedio Tardío y aún después.","container-title":"Latin American Antiquity","DOI":"10.1017/S1045663500004338","ISSN":"1045-6635, 2325-5080","issue":"4","language":"en","note":"publisher: Cambridge University Press","page":"339-373","source":"Cambridge University Press","title":"War, Chronology, and Causality in the Titicaca Basin","volume":"19","author":[{"family":"Arkush","given":"Elizabeth"}],"issued":{"date-parts":[["2008",12]]}}}],"schema":"https://github.com/citation-style-language/schema/raw/master/csl-citation.json"} </w:instrText>
      </w:r>
      <w:r w:rsidRPr="002D51FC">
        <w:fldChar w:fldCharType="separate"/>
      </w:r>
      <w:r w:rsidRPr="002D51FC">
        <w:t>(Arkush 2008)</w:t>
      </w:r>
      <w:r w:rsidRPr="002D51FC">
        <w:fldChar w:fldCharType="end"/>
      </w:r>
      <w:r w:rsidRPr="002D51FC">
        <w:t xml:space="preserve">, amongst others. A single study on long-term health consequences found that those who stayed in agricultural regions during the dustbowl of the 1930s had longer longevity than those who migrated </w:t>
      </w:r>
      <w:r w:rsidRPr="002D51FC">
        <w:fldChar w:fldCharType="begin"/>
      </w:r>
      <w:r>
        <w:instrText xml:space="preserve"> ADDIN ZOTERO_ITEM CSL_CITATION {"citationID":"TpjTXj0g","properties":{"formattedCitation":"(Atherwood 2022)","plainCitation":"(Atherwood 2022)","noteIndex":0},"citationItems":[{"id":"7Mb2tPYe/UYtR9jSq","uris":["http://zotero.org/users/local/uP8LqrYK/items/XE9ULU48"],"itemData":{"id":12,"type":"article-journal","container-title":"Population and Environment","issue":"4","note":"ISBN: 0199-0039\npublisher: Springer","page":"530-552","title":"Does a prolonged hardship reduce life span? Examining the longevity of young men who lived through the 1930s Great Plains drought","volume":"43","author":[{"family":"Atherwood","given":"Serge"}],"issued":{"date-parts":[["2022"]]}}}],"schema":"https://github.com/citation-style-language/schema/raw/master/csl-citation.json"} </w:instrText>
      </w:r>
      <w:r w:rsidRPr="002D51FC">
        <w:fldChar w:fldCharType="separate"/>
      </w:r>
      <w:r w:rsidRPr="002D51FC">
        <w:t>(Atherwood 2022)</w:t>
      </w:r>
      <w:r w:rsidRPr="002D51FC">
        <w:fldChar w:fldCharType="end"/>
      </w:r>
      <w:r w:rsidRPr="002D51FC">
        <w:t xml:space="preserve">. This could suggest that settlement abandonment, which is by definition migration, could yield worse health outcomes. Relying on a singular case study understates the accumulation of disadvantages for persons who are forced to abandon a settlement. Current state, local, and federal policies facilitating abandonment are presently underway without crucial knowledge to inform them. </w:t>
      </w:r>
    </w:p>
    <w:p w14:paraId="68F47ACE" w14:textId="77777777" w:rsidR="002D51FC" w:rsidRDefault="002D51FC" w:rsidP="002D51FC">
      <w:pPr>
        <w:spacing w:after="240" w:line="240" w:lineRule="auto"/>
      </w:pPr>
    </w:p>
    <w:p w14:paraId="69A5E86E" w14:textId="6C4D34EE" w:rsidR="002D51FC" w:rsidRDefault="002D51FC" w:rsidP="002D51FC">
      <w:pPr>
        <w:spacing w:after="240" w:line="240" w:lineRule="auto"/>
      </w:pPr>
      <w:r w:rsidRPr="002D51FC">
        <w:t xml:space="preserve">No comprehensive database of US places exists that can identify abandoned settlements. Building such a comprehensive database will enable researchers to better study the drivers of settlement abandonment and deploy new methodological approaches to identify the </w:t>
      </w:r>
      <w:r w:rsidRPr="002D51FC">
        <w:rPr>
          <w:i/>
          <w:iCs/>
        </w:rPr>
        <w:t>causal effects</w:t>
      </w:r>
      <w:r w:rsidRPr="002D51FC">
        <w:t xml:space="preserve"> of abandonment on</w:t>
      </w:r>
      <w:r>
        <w:t xml:space="preserve"> socioeconomic outcomes</w:t>
      </w:r>
      <w:r w:rsidRPr="002D51FC">
        <w:t xml:space="preserve">. We propose to build a comprehensive database of the population counts for all 34,000 places enumerated in at least one decennial Census between 1890 and 2020. Crucially, such a comprehensive database will allow for the creation of appropriate counterfactuals for causal identification. Preliminary analysis identified 2600 candidate abandoned settlements between 1890 and 2020, underscoring the feasibility and potential significance of systematically documenting settlement abandonment and the life course of places. Thus, the creation and dissemination of such a comprehensive database will serve as </w:t>
      </w:r>
      <w:r w:rsidRPr="002D51FC">
        <w:lastRenderedPageBreak/>
        <w:t xml:space="preserve">significant ‘public good’ for other research on forced migration, managed retreat, and other forms of settlement abandonment. </w:t>
      </w:r>
    </w:p>
    <w:p w14:paraId="139B0A7F" w14:textId="622FBE60" w:rsidR="002D51FC" w:rsidRPr="002D51FC" w:rsidRDefault="002D51FC" w:rsidP="002D51FC">
      <w:pPr>
        <w:spacing w:after="240" w:line="240" w:lineRule="auto"/>
      </w:pPr>
      <w:r w:rsidRPr="002D51FC">
        <w:rPr>
          <w:b/>
          <w:bCs/>
          <w:i/>
          <w:iCs/>
        </w:rPr>
        <w:t>Data</w:t>
      </w:r>
      <w:r w:rsidRPr="002D51FC">
        <w:rPr>
          <w:i/>
          <w:iCs/>
        </w:rPr>
        <w:t>:</w:t>
      </w:r>
      <w:r w:rsidRPr="002D51FC">
        <w:t xml:space="preserve"> This research </w:t>
      </w:r>
      <w:r>
        <w:t xml:space="preserve">here </w:t>
      </w:r>
      <w:r w:rsidRPr="002D51FC">
        <w:t xml:space="preserve">draws on </w:t>
      </w:r>
      <w:r>
        <w:t xml:space="preserve">two </w:t>
      </w:r>
      <w:r w:rsidRPr="002D51FC">
        <w:t>primary data sources: historical census data of population counts</w:t>
      </w:r>
      <w:r>
        <w:t xml:space="preserve"> and</w:t>
      </w:r>
      <w:r w:rsidRPr="002D51FC">
        <w:t xml:space="preserve"> historical record of places in the decennial Census from NHGIS.</w:t>
      </w:r>
    </w:p>
    <w:p w14:paraId="775D75B8" w14:textId="25C55CEE" w:rsidR="002D51FC" w:rsidRDefault="00281E5E" w:rsidP="002D51FC">
      <w:pPr>
        <w:spacing w:after="240" w:line="240" w:lineRule="auto"/>
        <w:rPr>
          <w:i/>
          <w:iCs/>
        </w:rPr>
      </w:pPr>
      <w:r w:rsidRPr="002D51FC">
        <w:rPr>
          <w:b/>
          <w:i/>
          <w:u w:val="single"/>
        </w:rPr>
        <mc:AlternateContent>
          <mc:Choice Requires="wpg">
            <w:drawing>
              <wp:anchor distT="0" distB="0" distL="114300" distR="114300" simplePos="0" relativeHeight="251659264" behindDoc="0" locked="0" layoutInCell="1" allowOverlap="1" wp14:anchorId="6621C2F4" wp14:editId="5EA5CEC4">
                <wp:simplePos x="0" y="0"/>
                <wp:positionH relativeFrom="margin">
                  <wp:posOffset>1475546</wp:posOffset>
                </wp:positionH>
                <wp:positionV relativeFrom="paragraph">
                  <wp:posOffset>1641057</wp:posOffset>
                </wp:positionV>
                <wp:extent cx="3230054" cy="2207925"/>
                <wp:effectExtent l="0" t="0" r="8890" b="1905"/>
                <wp:wrapTopAndBottom/>
                <wp:docPr id="1445778602" name="Group 3"/>
                <wp:cNvGraphicFramePr/>
                <a:graphic xmlns:a="http://schemas.openxmlformats.org/drawingml/2006/main">
                  <a:graphicData uri="http://schemas.microsoft.com/office/word/2010/wordprocessingGroup">
                    <wpg:wgp>
                      <wpg:cNvGrpSpPr/>
                      <wpg:grpSpPr>
                        <a:xfrm>
                          <a:off x="0" y="0"/>
                          <a:ext cx="3230054" cy="2207925"/>
                          <a:chOff x="0" y="-33050"/>
                          <a:chExt cx="3230054" cy="2207925"/>
                        </a:xfrm>
                      </wpg:grpSpPr>
                      <pic:pic xmlns:pic="http://schemas.openxmlformats.org/drawingml/2006/picture">
                        <pic:nvPicPr>
                          <pic:cNvPr id="14796811" name="Picture 14796811" descr="A close-up of a document&#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t="21705"/>
                          <a:stretch/>
                        </pic:blipFill>
                        <pic:spPr bwMode="auto">
                          <a:xfrm>
                            <a:off x="22034" y="-33050"/>
                            <a:ext cx="3208020" cy="1621790"/>
                          </a:xfrm>
                          <a:prstGeom prst="rect">
                            <a:avLst/>
                          </a:prstGeom>
                          <a:ln>
                            <a:noFill/>
                          </a:ln>
                          <a:extLst>
                            <a:ext uri="{53640926-AAD7-44D8-BBD7-CCE9431645EC}">
                              <a14:shadowObscured xmlns:a14="http://schemas.microsoft.com/office/drawing/2010/main"/>
                            </a:ext>
                          </a:extLst>
                        </pic:spPr>
                      </pic:pic>
                      <wps:wsp>
                        <wps:cNvPr id="1233126990" name="Text Box 1233126990"/>
                        <wps:cNvSpPr txBox="1"/>
                        <wps:spPr>
                          <a:xfrm>
                            <a:off x="0" y="1653540"/>
                            <a:ext cx="3208020" cy="521335"/>
                          </a:xfrm>
                          <a:prstGeom prst="rect">
                            <a:avLst/>
                          </a:prstGeom>
                          <a:solidFill>
                            <a:prstClr val="white"/>
                          </a:solidFill>
                          <a:ln>
                            <a:noFill/>
                          </a:ln>
                        </wps:spPr>
                        <wps:txbx>
                          <w:txbxContent>
                            <w:p w14:paraId="7581E780" w14:textId="79057428" w:rsidR="002D51FC" w:rsidRPr="00281E5E" w:rsidRDefault="002D51FC" w:rsidP="002D51FC">
                              <w:pPr>
                                <w:pStyle w:val="Caption"/>
                                <w:rPr>
                                  <w:b/>
                                  <w:bCs/>
                                  <w:i w:val="0"/>
                                  <w:iCs w:val="0"/>
                                  <w:noProof/>
                                  <w:color w:val="000000" w:themeColor="text1"/>
                                  <w:sz w:val="24"/>
                                  <w:szCs w:val="24"/>
                                  <w:u w:val="single"/>
                                </w:rPr>
                              </w:pPr>
                              <w:bookmarkStart w:id="2" w:name="_Ref147308616"/>
                              <w:r w:rsidRPr="00281E5E">
                                <w:rPr>
                                  <w:b/>
                                  <w:bCs/>
                                  <w:i w:val="0"/>
                                  <w:iCs w:val="0"/>
                                  <w:color w:val="000000" w:themeColor="text1"/>
                                </w:rPr>
                                <w:t xml:space="preserve">Figure </w:t>
                              </w:r>
                              <w:bookmarkEnd w:id="2"/>
                              <w:r w:rsidR="00281E5E">
                                <w:rPr>
                                  <w:b/>
                                  <w:bCs/>
                                  <w:i w:val="0"/>
                                  <w:iCs w:val="0"/>
                                  <w:color w:val="000000" w:themeColor="text1"/>
                                </w:rPr>
                                <w:t>2</w:t>
                              </w:r>
                              <w:r w:rsidRPr="00281E5E">
                                <w:rPr>
                                  <w:b/>
                                  <w:bCs/>
                                  <w:i w:val="0"/>
                                  <w:iCs w:val="0"/>
                                  <w:color w:val="000000" w:themeColor="text1"/>
                                </w:rPr>
                                <w:t>. Example of an "Abandoned Settlement."</w:t>
                              </w:r>
                              <w:r w:rsidRPr="00281E5E">
                                <w:rPr>
                                  <w:i w:val="0"/>
                                  <w:iCs w:val="0"/>
                                  <w:color w:val="000000" w:themeColor="text1"/>
                                </w:rPr>
                                <w:t xml:space="preserve"> Adamsville Town, AL has a population recorded in the 1910 Census of 649 persons but is missing from the 1920 Cens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621C2F4" id="Group 3" o:spid="_x0000_s1029" style="position:absolute;margin-left:116.2pt;margin-top:129.2pt;width:254.35pt;height:173.85pt;z-index:251659264;mso-position-horizontal-relative:margin;mso-width-relative:margin;mso-height-relative:margin" coordorigin=",-330" coordsize="32300,22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">
                <v:shape id="Picture 14796811" o:spid="_x0000_s1030" type="#_x0000_t75" alt="A close-up of a document&#10;&#10;Description automatically generated" style="position:absolute;left:220;top:-330;width:32080;height:16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">
                  <v:imagedata r:id="rId11" o:title="A close-up of a document&#10;&#10;Description automatically generated" croptop="14225f"/>
                </v:shape>
                <v:shape id="Text Box 1233126990" o:spid="_x0000_s1031" type="#_x0000_t202" style="position:absolute;top:16535;width:32080;height:52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" stroked="f">
                  <v:textbox style="mso-fit-shape-to-text:t" inset="0,0,0,0">
                    <w:txbxContent>
                      <w:p w14:paraId="7581E780" w14:textId="79057428" w:rsidR="002D51FC" w:rsidRPr="00281E5E" w:rsidRDefault="002D51FC" w:rsidP="002D51FC">
                        <w:pPr>
                          <w:pStyle w:val="Caption"/>
                          <w:rPr>
                            <w:b/>
                            <w:bCs/>
                            <w:i w:val="0"/>
                            <w:iCs w:val="0"/>
                            <w:noProof/>
                            <w:color w:val="000000" w:themeColor="text1"/>
                            <w:sz w:val="24"/>
                            <w:szCs w:val="24"/>
                            <w:u w:val="single"/>
                          </w:rPr>
                        </w:pPr>
                        <w:bookmarkStart w:id="3" w:name="_Ref147308616"/>
                        <w:r w:rsidRPr="00281E5E">
                          <w:rPr>
                            <w:b/>
                            <w:bCs/>
                            <w:i w:val="0"/>
                            <w:iCs w:val="0"/>
                            <w:color w:val="000000" w:themeColor="text1"/>
                          </w:rPr>
                          <w:t xml:space="preserve">Figure </w:t>
                        </w:r>
                        <w:bookmarkEnd w:id="3"/>
                        <w:r w:rsidR="00281E5E">
                          <w:rPr>
                            <w:b/>
                            <w:bCs/>
                            <w:i w:val="0"/>
                            <w:iCs w:val="0"/>
                            <w:color w:val="000000" w:themeColor="text1"/>
                          </w:rPr>
                          <w:t>2</w:t>
                        </w:r>
                        <w:r w:rsidRPr="00281E5E">
                          <w:rPr>
                            <w:b/>
                            <w:bCs/>
                            <w:i w:val="0"/>
                            <w:iCs w:val="0"/>
                            <w:color w:val="000000" w:themeColor="text1"/>
                          </w:rPr>
                          <w:t>. Example of an "Abandoned Settlement."</w:t>
                        </w:r>
                        <w:r w:rsidRPr="00281E5E">
                          <w:rPr>
                            <w:i w:val="0"/>
                            <w:iCs w:val="0"/>
                            <w:color w:val="000000" w:themeColor="text1"/>
                          </w:rPr>
                          <w:t xml:space="preserve"> Adamsville Town, AL has a population recorded in the 1910 Census of 649 persons but is missing from the 1920 Census.</w:t>
                        </w:r>
                      </w:p>
                    </w:txbxContent>
                  </v:textbox>
                </v:shape>
                <w10:wrap type="topAndBottom" anchorx="margin"/>
              </v:group>
            </w:pict>
          </mc:Fallback>
        </mc:AlternateContent>
      </w:r>
      <w:r w:rsidR="002D51FC" w:rsidRPr="002D51FC">
        <w:rPr>
          <w:b/>
          <w:i/>
          <w:u w:val="single"/>
        </w:rPr>
        <w:t>Historical record of Places.</w:t>
      </w:r>
      <w:r w:rsidR="002D51FC" w:rsidRPr="002D51FC">
        <w:rPr>
          <w:i/>
          <w:iCs/>
        </w:rPr>
        <w:t xml:space="preserve"> </w:t>
      </w:r>
      <w:r w:rsidR="002D51FC" w:rsidRPr="002D51FC">
        <w:t xml:space="preserve">The National Historic Geographic Information System (NHGIS) maintained and published by International Public Use Microdata System (IPUMS) contains GIS point files for each decennial Census from 1900 to 2020 </w:t>
      </w:r>
      <w:r w:rsidR="002D51FC" w:rsidRPr="002D51FC">
        <w:fldChar w:fldCharType="begin"/>
      </w:r>
      <w:r w:rsidR="002D51FC" w:rsidRPr="002D51FC">
        <w:instrText xml:space="preserve"> ADDIN ZOTERO_TEMP </w:instrText>
      </w:r>
      <w:r w:rsidR="002D51FC" w:rsidRPr="002D51FC">
        <w:fldChar w:fldCharType="separate"/>
      </w:r>
      <w:r w:rsidR="002D51FC" w:rsidRPr="002D51FC">
        <w:fldChar w:fldCharType="end"/>
      </w:r>
      <w:r w:rsidR="002D51FC" w:rsidRPr="002D51FC">
        <w:t>. The Place Points File contains all places, incorporated, unincorporated, and census-designed places identified in the Census Bureau’s published datasets and volumes. While this file contains the point location of each place at the time of the decennial census, it does not contain the population enumerated in places in decennial censuses. Each place is given a unique NHGIS place identifier which will form the basis of our universe of places.</w:t>
      </w:r>
    </w:p>
    <w:p w14:paraId="2CB9539C" w14:textId="77777777" w:rsidR="00281E5E" w:rsidRDefault="00281E5E" w:rsidP="002D51FC">
      <w:pPr>
        <w:spacing w:after="240" w:line="240" w:lineRule="auto"/>
        <w:rPr>
          <w:b/>
          <w:i/>
          <w:u w:val="single"/>
        </w:rPr>
      </w:pPr>
    </w:p>
    <w:p w14:paraId="7C0BA765" w14:textId="1F8AD926" w:rsidR="002D51FC" w:rsidRDefault="002D51FC" w:rsidP="002D51FC">
      <w:pPr>
        <w:spacing w:after="240" w:line="240" w:lineRule="auto"/>
      </w:pPr>
      <w:r w:rsidRPr="002D51FC">
        <w:rPr>
          <w:b/>
          <w:i/>
          <w:u w:val="single"/>
        </w:rPr>
        <w:t>Historical Census Data</w:t>
      </w:r>
      <w:r w:rsidRPr="002D51FC">
        <w:rPr>
          <w:b/>
          <w:u w:val="single"/>
        </w:rPr>
        <w:t>.</w:t>
      </w:r>
      <w:r w:rsidRPr="002D51FC">
        <w:t xml:space="preserve"> The US Census Bureau maintains all historic publications related to census data collected from 1790 to 2020 freely available online in pdf format. The historic counts of places are yet to be digitized in machine readable format. We will convert these online pdfs into machine readable, tabular format to produce a complete time series of place populations – both abandoned and continuously occupied -- for the period 1890-2020. </w:t>
      </w:r>
      <w:r w:rsidRPr="002D51FC">
        <w:fldChar w:fldCharType="begin"/>
      </w:r>
      <w:r w:rsidRPr="002D51FC">
        <w:instrText xml:space="preserve"> REF _Ref147308616 \h  \* MERGEFORMAT </w:instrText>
      </w:r>
      <w:r w:rsidRPr="002D51FC">
        <w:fldChar w:fldCharType="separate"/>
      </w:r>
      <w:r w:rsidR="00281E5E" w:rsidRPr="00281E5E">
        <w:rPr>
          <w:b/>
          <w:bCs/>
        </w:rPr>
        <w:t xml:space="preserve">Figure </w:t>
      </w:r>
      <w:r w:rsidR="00281E5E">
        <w:rPr>
          <w:b/>
          <w:bCs/>
          <w:i/>
          <w:iCs/>
        </w:rPr>
        <w:t>2</w:t>
      </w:r>
      <w:r w:rsidRPr="002D51FC">
        <w:fldChar w:fldCharType="end"/>
      </w:r>
      <w:r w:rsidRPr="002D51FC">
        <w:t xml:space="preserve"> shows an example of a candidate settlement “abandoned” between Census 1910 and 1920. Our preliminary analysis identified more than 34,000 unique places, appearing in at least one Decennial Census between 1890 and 2010, and more than 30,000 places that appear in all Decennial Censuses between 1890 and 2010, suggesting approximately 4,000 candidate abandoned settlements.</w:t>
      </w:r>
    </w:p>
    <w:p w14:paraId="18B9590F" w14:textId="4F3FD9FC" w:rsidR="00281E5E" w:rsidRPr="002D51FC" w:rsidRDefault="00281E5E" w:rsidP="002D51FC">
      <w:pPr>
        <w:spacing w:after="240" w:line="240" w:lineRule="auto"/>
        <w:rPr>
          <w:b/>
          <w:bCs/>
          <w:i/>
          <w:iCs/>
        </w:rPr>
      </w:pPr>
      <w:r w:rsidRPr="00281E5E">
        <w:rPr>
          <w:b/>
          <w:bCs/>
        </w:rPr>
        <w:t>Research Plan</w:t>
      </w:r>
    </w:p>
    <w:p w14:paraId="34057204" w14:textId="5CC9421D" w:rsidR="002D51FC" w:rsidRDefault="002D51FC" w:rsidP="002D51FC">
      <w:pPr>
        <w:spacing w:after="160" w:line="259" w:lineRule="auto"/>
      </w:pPr>
      <w:r>
        <w:t xml:space="preserve">We will </w:t>
      </w:r>
      <w:r w:rsidRPr="002D51FC">
        <w:t>d</w:t>
      </w:r>
      <w:r w:rsidRPr="002D51FC">
        <w:t>evelop a comprehensive dataset of abandoned settlements in the United States between 1890-2020.</w:t>
      </w:r>
      <w:r w:rsidRPr="002D51FC">
        <w:rPr>
          <w:b/>
        </w:rPr>
        <w:t xml:space="preserve"> </w:t>
      </w:r>
      <w:r w:rsidRPr="002D51FC">
        <w:t xml:space="preserve">We will use historical US Censuses to (1) develop a comprehensive database of the population counts for all 34,000 places enumerated in at least one decennial Census between 1890-2020. This dataset will be a time series of population counts for each place totaling a dataset with approximately 34,000 rows and 14 columns – one column for each decennial census </w:t>
      </w:r>
      <w:r w:rsidRPr="002D51FC">
        <w:lastRenderedPageBreak/>
        <w:t>– digitized from online, historical census data. Once this database is constructed, we will (2) identify the places missing in at least one Census (a “candidate abandoned settlement”). We refer to these places as “candidates” because the only evidence of abandonment is the absence in at least one decennial census. In our preliminary analysis, we identified approximately 2,600 places missing from at least one Decennial Census (</w:t>
      </w:r>
      <w:r w:rsidRPr="002D51FC">
        <w:fldChar w:fldCharType="begin"/>
      </w:r>
      <w:r w:rsidRPr="002D51FC">
        <w:instrText xml:space="preserve"> REF _Ref147820717 \h  \* MERGEFORMAT </w:instrText>
      </w:r>
      <w:r w:rsidRPr="002D51FC">
        <w:fldChar w:fldCharType="separate"/>
      </w:r>
      <w:r w:rsidR="00281E5E" w:rsidRPr="00281E5E">
        <w:rPr>
          <w:b/>
          <w:bCs/>
        </w:rPr>
        <w:t xml:space="preserve">Figure </w:t>
      </w:r>
      <w:r w:rsidR="00281E5E">
        <w:rPr>
          <w:b/>
          <w:bCs/>
        </w:rPr>
        <w:t>1</w:t>
      </w:r>
      <w:r w:rsidRPr="002D51FC">
        <w:fldChar w:fldCharType="end"/>
      </w:r>
      <w:r w:rsidRPr="002D51FC">
        <w:t>). We will then (3) crosscheck each candidate abandonment to ensure it was not affected by other processes (e.g., city annexation). We will accomplish this using satellite imagery from Google Earth, newspaper records from LexisNexis, Wikipedia entries, etc. We will append the comprehensive database of population counts with a flag identifying settlements from which we can find no evidence of occupation.</w:t>
      </w:r>
    </w:p>
    <w:p w14:paraId="330C7C49" w14:textId="6C15977C" w:rsidR="00281E5E" w:rsidRPr="00281E5E" w:rsidRDefault="00281E5E" w:rsidP="00281E5E">
      <w:pPr>
        <w:spacing w:after="160" w:line="259" w:lineRule="auto"/>
      </w:pPr>
      <w:r>
        <w:t>E</w:t>
      </w:r>
      <w:r w:rsidRPr="00281E5E">
        <w:t>ach candidate abandoned settlement</w:t>
      </w:r>
      <w:r>
        <w:t xml:space="preserve"> will be checked</w:t>
      </w:r>
      <w:r w:rsidRPr="00281E5E">
        <w:t xml:space="preserve"> using satellite imagery from Google Earth, newspaper records, town histories, etc. as Arenstam Gibbons &amp; Nicholls do for Holland Island (2005). Many of these records exist, for example, Nushagak AK is a fishing village in operation until at least 1936; St. Elmo CO is a former gold mining town in the National Register of Historic Places; and Lisbon MI’s official history now reads “The village of Lisbon, whose population once boasted 350 inhabitants, is now deserted… Many feel the decline of Lisbon, the old stagecoach town, was when the railroad came to Sparta.” We </w:t>
      </w:r>
      <w:r>
        <w:t>will</w:t>
      </w:r>
      <w:r w:rsidRPr="00281E5E">
        <w:t xml:space="preserve"> systematically scrape text on the web using key search words to develop a historical panel settlement dataset that includes variables that describe the broad characteristics of abandoned and non-abandoned settlements as well as any time-varying political, economic, and climatic shocks each was exposed to over the period of </w:t>
      </w:r>
      <w:r>
        <w:t>1890-2020</w:t>
      </w:r>
      <w:r w:rsidRPr="00281E5E">
        <w:t xml:space="preserve">. Our initial cross-checks indicate that some of the drivers of settlement abandonment may include the erosion of mines, fishing reserves, flooding, as well as racial terrorism which we will be able to explicitly test. </w:t>
      </w:r>
    </w:p>
    <w:p w14:paraId="48655801" w14:textId="77777777" w:rsidR="00281E5E" w:rsidRPr="00281E5E" w:rsidRDefault="00281E5E" w:rsidP="00281E5E">
      <w:pPr>
        <w:spacing w:after="160" w:line="259" w:lineRule="auto"/>
      </w:pPr>
      <w:r w:rsidRPr="00281E5E">
        <w:t xml:space="preserve">In creating this panel database, we can run a first stage regression analysis that captures social mechanisms underlying settlement abandonment. Specifically, we can identify which factors explain most of the variation in a settlement abandonment dependent variable. In analyzing this information, we can better interpret our local average treatment effects (LATE) from settlement abandonment as well as estimate heterogenous treatment effects in how specific types of Displacement Related Stressful Life Events (DR-SLE) impact human longevity. </w:t>
      </w:r>
    </w:p>
    <w:p w14:paraId="0FB50BB4" w14:textId="2FFA4673" w:rsidR="002D51FC" w:rsidRPr="002D51FC" w:rsidRDefault="002D51FC" w:rsidP="002D51FC">
      <w:pPr>
        <w:spacing w:after="160" w:line="259" w:lineRule="auto"/>
      </w:pPr>
      <w:r w:rsidRPr="002D51FC">
        <w:t>We will follow best practices as outlined by the US Census Bureau</w:t>
      </w:r>
      <w:r w:rsidR="00281E5E">
        <w:t xml:space="preserve"> </w:t>
      </w:r>
      <w:r w:rsidRPr="002D51FC">
        <w:fldChar w:fldCharType="begin"/>
      </w:r>
      <w:r>
        <w:instrText xml:space="preserve"> ADDIN ZOTERO_ITEM CSL_CITATION {"citationID":"uMOLJLQo","properties":{"formattedCitation":"(Alexander, Fisher, and Genadek 2022)","plainCitation":"(Alexander, Fisher, and Genadek 2022)","noteIndex":0},"citationItems":[{"id":1514,"uris":["http://zotero.org/users/10087664/items/J5CYEWQJ"],"itemData":{"id":1514,"type":"article-journal","container-title":"Journal of Economic and Social Measurement","issue":"2","note":"publisher: IOS Press","page":"95–108","title":"Digitizing hand-written data with automated methods: A pilot project using the 1990 US census","volume":"46","author":[{"family":"Alexander","given":"J Trent"},{"family":"Fisher","given":"Jonathan D"},{"family":"Genadek","given":"Katie R"}],"issued":{"date-parts":[["2022"]]}}}],"schema":"https://github.com/citation-style-language/schema/raw/master/csl-citation.json"} </w:instrText>
      </w:r>
      <w:r w:rsidRPr="002D51FC">
        <w:fldChar w:fldCharType="separate"/>
      </w:r>
      <w:r w:rsidRPr="002D51FC">
        <w:t>(Alexander, Fisher, and Genadek 2022)</w:t>
      </w:r>
      <w:r w:rsidRPr="002D51FC">
        <w:fldChar w:fldCharType="end"/>
      </w:r>
      <w:r w:rsidRPr="002D51FC">
        <w:t xml:space="preserve"> and the United Kingdom’s Office for National Statistics (ONS) </w:t>
      </w:r>
      <w:r w:rsidRPr="002D51FC">
        <w:fldChar w:fldCharType="begin"/>
      </w:r>
      <w:r>
        <w:instrText xml:space="preserve"> ADDIN ZOTERO_ITEM CSL_CITATION {"citationID":"tPHrYS2U","properties":{"formattedCitation":"(Clausner et al. 2017)","plainCitation":"(Clausner et al. 2017)","noteIndex":0},"citationItems":[{"id":1519,"uris":["http://zotero.org/users/10087664/items/V6HYQRQB"],"itemData":{"id":1519,"type":"paper-conference","abstract":"The 1961 Census of England and Wales was the first UK census to make use of computers. However, only bound volumes and microfilm copies of printouts remain, locking a wealth of information in a form that is practically unusable for research. In this paper, we describe process of creating the digitisation workflow that was developed as part of a pilot study for the Office for National Statistics. The emphasis of the paper is on the issues originating from the historical nature of the material and how they were resolved. The steps described include image pre-processing, OCR setup, table recognition, post-processing, data ingestion, crowdsourcing, and quality assurance. Evaluation methods and results are presented for all steps.","collection-title":"HIP '17","container-title":"Proceedings of the 4th International Workshop on Historical Document Imaging and Processing","DOI":"10.1145/3151509.3151525","event-place":"New York, NY, USA","ISBN":"978-1-4503-5390-8","page":"83–88","publisher":"Association for Computing Machinery","publisher-place":"New York, NY, USA","source":"ACM Digital Library","title":"Creating a Complete Workflow for Digitising Historical Census Documents: Considerations and Evaluation","title-short":"Creating a Complete Workflow for Digitising Historical Census Documents","URL":"https://dl.acm.org/doi/10.1145/3151509.3151525","author":[{"family":"Clausner","given":"Christian"},{"family":"Hayes","given":"Justin"},{"family":"Antonacopoulos","given":"Apostolos"},{"family":"Pletschacher","given":"Stefan"}],"accessed":{"date-parts":[["2023",10,5]]},"issued":{"date-parts":[["2017",11,10]]}}}],"schema":"https://github.com/citation-style-language/schema/raw/master/csl-citation.json"} </w:instrText>
      </w:r>
      <w:r w:rsidRPr="002D51FC">
        <w:fldChar w:fldCharType="separate"/>
      </w:r>
      <w:r w:rsidRPr="002D51FC">
        <w:t>(Clausner et al. 2017)</w:t>
      </w:r>
      <w:r w:rsidRPr="002D51FC">
        <w:fldChar w:fldCharType="end"/>
      </w:r>
      <w:r w:rsidRPr="002D51FC">
        <w:t xml:space="preserve"> for digitizing historical census data. Notably, we will carry out a validation and evaluation process to ensure correct documentation of the population in each census. Population data for Places are machine-readable for the 1970 Census onward but the population counts for 1890-1960 must converted into a tabular format. We will select a random sample of 3,000 place-years (1.1%) and double-check the input value for these cells. ONS suggests a validation accuracy of 98% </w:t>
      </w:r>
      <w:r w:rsidRPr="002D51FC">
        <w:fldChar w:fldCharType="begin"/>
      </w:r>
      <w:r>
        <w:instrText xml:space="preserve"> ADDIN ZOTERO_ITEM CSL_CITATION {"citationID":"ix11VZww","properties":{"formattedCitation":"(Clausner et al. 2017)","plainCitation":"(Clausner et al. 2017)","noteIndex":0},"citationItems":[{"id":1519,"uris":["http://zotero.org/users/10087664/items/V6HYQRQB"],"itemData":{"id":1519,"type":"paper-conference","abstract":"The 1961 Census of England and Wales was the first UK census to make use of computers. However, only bound volumes and microfilm copies of printouts remain, locking a wealth of information in a form that is practically unusable for research. In this paper, we describe process of creating the digitisation workflow that was developed as part of a pilot study for the Office for National Statistics. The emphasis of the paper is on the issues originating from the historical nature of the material and how they were resolved. The steps described include image pre-processing, OCR setup, table recognition, post-processing, data ingestion, crowdsourcing, and quality assurance. Evaluation methods and results are presented for all steps.","collection-title":"HIP '17","container-title":"Proceedings of the 4th International Workshop on Historical Document Imaging and Processing","DOI":"10.1145/3151509.3151525","event-place":"New York, NY, USA","ISBN":"978-1-4503-5390-8","page":"83–88","publisher":"Association for Computing Machinery","publisher-place":"New York, NY, USA","source":"ACM Digital Library","title":"Creating a Complete Workflow for Digitising Historical Census Documents: Considerations and Evaluation","title-short":"Creating a Complete Workflow for Digitising Historical Census Documents","URL":"https://dl.acm.org/doi/10.1145/3151509.3151525","author":[{"family":"Clausner","given":"Christian"},{"family":"Hayes","given":"Justin"},{"family":"Antonacopoulos","given":"Apostolos"},{"family":"Pletschacher","given":"Stefan"}],"accessed":{"date-parts":[["2023",10,5]]},"issued":{"date-parts":[["2017",11,10]]}}}],"schema":"https://github.com/citation-style-language/schema/raw/master/csl-citation.json"} </w:instrText>
      </w:r>
      <w:r w:rsidRPr="002D51FC">
        <w:fldChar w:fldCharType="separate"/>
      </w:r>
      <w:r w:rsidRPr="002D51FC">
        <w:t>(Clausner et al. 2017)</w:t>
      </w:r>
      <w:r w:rsidRPr="002D51FC">
        <w:fldChar w:fldCharType="end"/>
      </w:r>
      <w:r w:rsidRPr="002D51FC">
        <w:t xml:space="preserve"> while the US Census Bureau’s historical data linkages have 90% accuracy </w:t>
      </w:r>
      <w:r w:rsidRPr="002D51FC">
        <w:fldChar w:fldCharType="begin"/>
      </w:r>
      <w:r>
        <w:instrText xml:space="preserve"> ADDIN ZOTERO_ITEM CSL_CITATION {"citationID":"rpI62w54","properties":{"formattedCitation":"(Massey 2017)","plainCitation":"(Massey 2017)","noteIndex":0},"citationItems":[{"id":1522,"uris":["http://zotero.org/users/10087664/items/EKZ5L4VU"],"itemData":{"id":1522,"type":"article-journal","container-title":"Historical Methods: A Journal of Quantitative and Interdisciplinary History","issue":"3","note":"publisher: Taylor &amp; Francis","page":"129–143","title":"Playing with matches: An assessment of accuracy in linked historical data","volume":"50","author":[{"family":"Massey","given":"Catherine G"}],"issued":{"date-parts":[["2017"]]}}}],"schema":"https://github.com/citation-style-language/schema/raw/master/csl-citation.json"} </w:instrText>
      </w:r>
      <w:r w:rsidRPr="002D51FC">
        <w:fldChar w:fldCharType="separate"/>
      </w:r>
      <w:r w:rsidRPr="002D51FC">
        <w:t>(Massey 2017)</w:t>
      </w:r>
      <w:r w:rsidRPr="002D51FC">
        <w:fldChar w:fldCharType="end"/>
      </w:r>
      <w:r w:rsidRPr="002D51FC">
        <w:t>. We will publish the accuracy rates, with corrected values for those discovered to be erroneous, and re-create the database if our accuracy assessment is below 95%.</w:t>
      </w:r>
    </w:p>
    <w:p w14:paraId="36008447" w14:textId="5EAB6B52" w:rsidR="002D51FC" w:rsidRDefault="00281E5E">
      <w:pPr>
        <w:spacing w:after="160" w:line="259" w:lineRule="auto"/>
      </w:pPr>
      <w:r>
        <w:t>The National Institutes of Aging funded this project in September 2004 and we anticipate having a database finalized by PAA in 2025.</w:t>
      </w:r>
    </w:p>
    <w:p w14:paraId="4D95482D" w14:textId="1E9A7FAB" w:rsidR="002D51FC" w:rsidRPr="002D51FC" w:rsidRDefault="002D51FC" w:rsidP="002D51FC">
      <w:pPr>
        <w:spacing w:after="240" w:line="240" w:lineRule="auto"/>
        <w:rPr>
          <w:b/>
          <w:bCs/>
        </w:rPr>
      </w:pPr>
      <w:r w:rsidRPr="002D51FC">
        <w:rPr>
          <w:b/>
          <w:bCs/>
        </w:rPr>
        <w:lastRenderedPageBreak/>
        <w:t>References</w:t>
      </w:r>
    </w:p>
    <w:p w14:paraId="75120B2E" w14:textId="77777777" w:rsidR="00281E5E" w:rsidRPr="00281E5E" w:rsidRDefault="002D51FC" w:rsidP="00281E5E">
      <w:pPr>
        <w:pStyle w:val="Bibliography"/>
      </w:pPr>
      <w:r>
        <w:fldChar w:fldCharType="begin"/>
      </w:r>
      <w:r w:rsidR="00281E5E">
        <w:instrText xml:space="preserve"> ADDIN ZOTERO_BIBL {"uncited":[],"omitted":[],"custom":[]} CSL_BIBLIOGRAPHY </w:instrText>
      </w:r>
      <w:r>
        <w:fldChar w:fldCharType="separate"/>
      </w:r>
      <w:r w:rsidR="00281E5E" w:rsidRPr="00281E5E">
        <w:t xml:space="preserve">Addyman, P. V. 1989. “The Archaeology of Public Health at York, England.” </w:t>
      </w:r>
      <w:r w:rsidR="00281E5E" w:rsidRPr="00281E5E">
        <w:rPr>
          <w:i/>
          <w:iCs/>
        </w:rPr>
        <w:t>World Archaeology</w:t>
      </w:r>
      <w:r w:rsidR="00281E5E" w:rsidRPr="00281E5E">
        <w:t xml:space="preserve"> 21(2):244–64. doi: 10.1080/00438243.1989.9980104.</w:t>
      </w:r>
    </w:p>
    <w:p w14:paraId="5043C81D" w14:textId="77777777" w:rsidR="00281E5E" w:rsidRPr="00281E5E" w:rsidRDefault="00281E5E" w:rsidP="00281E5E">
      <w:pPr>
        <w:pStyle w:val="Bibliography"/>
      </w:pPr>
      <w:r w:rsidRPr="00281E5E">
        <w:t xml:space="preserve">Alexander, J. Trent, Jonathan D. Fisher, and Katie R. Genadek. 2022. “Digitizing Hand-Written Data with Automated Methods: A Pilot Project Using the 1990 US Census.” </w:t>
      </w:r>
      <w:r w:rsidRPr="00281E5E">
        <w:rPr>
          <w:i/>
          <w:iCs/>
        </w:rPr>
        <w:t>Journal of Economic and Social Measurement</w:t>
      </w:r>
      <w:r w:rsidRPr="00281E5E">
        <w:t xml:space="preserve"> 46(2):95–108.</w:t>
      </w:r>
    </w:p>
    <w:p w14:paraId="5360E9A9" w14:textId="77777777" w:rsidR="00281E5E" w:rsidRPr="00281E5E" w:rsidRDefault="00281E5E" w:rsidP="00281E5E">
      <w:pPr>
        <w:pStyle w:val="Bibliography"/>
      </w:pPr>
      <w:r w:rsidRPr="00281E5E">
        <w:t xml:space="preserve">Arkush, Elizabeth. 2008. “War, Chronology, and Causality in the Titicaca Basin.” </w:t>
      </w:r>
      <w:r w:rsidRPr="00281E5E">
        <w:rPr>
          <w:i/>
          <w:iCs/>
        </w:rPr>
        <w:t>Latin American Antiquity</w:t>
      </w:r>
      <w:r w:rsidRPr="00281E5E">
        <w:t xml:space="preserve"> 19(4):339–73. doi: 10.1017/S1045663500004338.</w:t>
      </w:r>
    </w:p>
    <w:p w14:paraId="47F0CC2A" w14:textId="77777777" w:rsidR="00281E5E" w:rsidRPr="00281E5E" w:rsidRDefault="00281E5E" w:rsidP="00281E5E">
      <w:pPr>
        <w:pStyle w:val="Bibliography"/>
      </w:pPr>
      <w:r w:rsidRPr="00281E5E">
        <w:t xml:space="preserve">Atherwood, Serge. 2022. “Does a Prolonged Hardship Reduce Life Span? Examining the Longevity of Young Men Who Lived through the 1930s Great Plains Drought.” </w:t>
      </w:r>
      <w:r w:rsidRPr="00281E5E">
        <w:rPr>
          <w:i/>
          <w:iCs/>
        </w:rPr>
        <w:t>Population and Environment</w:t>
      </w:r>
      <w:r w:rsidRPr="00281E5E">
        <w:t xml:space="preserve"> 43(4):530–52.</w:t>
      </w:r>
    </w:p>
    <w:p w14:paraId="7BD543F1" w14:textId="77777777" w:rsidR="00281E5E" w:rsidRPr="00281E5E" w:rsidRDefault="00281E5E" w:rsidP="00281E5E">
      <w:pPr>
        <w:pStyle w:val="Bibliography"/>
      </w:pPr>
      <w:r w:rsidRPr="00281E5E">
        <w:t xml:space="preserve">Black, Richard, Stephen RG Bennett, Sandy M. Thomas, and John R. Beddington. 2011. “Migration as Adaptation.” </w:t>
      </w:r>
      <w:r w:rsidRPr="00281E5E">
        <w:rPr>
          <w:i/>
          <w:iCs/>
        </w:rPr>
        <w:t>Nature</w:t>
      </w:r>
      <w:r w:rsidRPr="00281E5E">
        <w:t xml:space="preserve"> 478(7370):447–49.</w:t>
      </w:r>
    </w:p>
    <w:p w14:paraId="3F9C68D7" w14:textId="77777777" w:rsidR="00281E5E" w:rsidRPr="00281E5E" w:rsidRDefault="00281E5E" w:rsidP="00281E5E">
      <w:pPr>
        <w:pStyle w:val="Bibliography"/>
      </w:pPr>
      <w:r w:rsidRPr="00281E5E">
        <w:t xml:space="preserve">Clausner, Christian, Justin Hayes, Apostolos Antonacopoulos, and Stefan Pletschacher. 2017. “Creating a Complete Workflow for Digitising Historical Census Documents: Considerations and Evaluation.” Pp. 83–88 in </w:t>
      </w:r>
      <w:r w:rsidRPr="00281E5E">
        <w:rPr>
          <w:i/>
          <w:iCs/>
        </w:rPr>
        <w:t>Proceedings of the 4th International Workshop on Historical Document Imaging and Processing</w:t>
      </w:r>
      <w:r w:rsidRPr="00281E5E">
        <w:t xml:space="preserve">, </w:t>
      </w:r>
      <w:r w:rsidRPr="00281E5E">
        <w:rPr>
          <w:i/>
          <w:iCs/>
        </w:rPr>
        <w:t>HIP ’17</w:t>
      </w:r>
      <w:r w:rsidRPr="00281E5E">
        <w:t>. New York, NY, USA: Association for Computing Machinery.</w:t>
      </w:r>
    </w:p>
    <w:p w14:paraId="6E6ED658" w14:textId="77777777" w:rsidR="00281E5E" w:rsidRPr="00281E5E" w:rsidRDefault="00281E5E" w:rsidP="00281E5E">
      <w:pPr>
        <w:pStyle w:val="Bibliography"/>
      </w:pPr>
      <w:r w:rsidRPr="00281E5E">
        <w:t xml:space="preserve">Farbotko, Carol, and Heather Lazrus. 2012. “The First Climate Refugees? Contesting Global Narratives of Climate Change in Tuvalu.” </w:t>
      </w:r>
      <w:r w:rsidRPr="00281E5E">
        <w:rPr>
          <w:i/>
          <w:iCs/>
        </w:rPr>
        <w:t>Global Environmental Change</w:t>
      </w:r>
      <w:r w:rsidRPr="00281E5E">
        <w:t xml:space="preserve"> 22(2):382–90. doi: 10.1016/j.gloenvcha.2011.11.014.</w:t>
      </w:r>
    </w:p>
    <w:p w14:paraId="2D21F0CC" w14:textId="77777777" w:rsidR="00281E5E" w:rsidRPr="00281E5E" w:rsidRDefault="00281E5E" w:rsidP="00281E5E">
      <w:pPr>
        <w:pStyle w:val="Bibliography"/>
      </w:pPr>
      <w:r w:rsidRPr="00281E5E">
        <w:t xml:space="preserve">Gill, Richardson B., Paul A. Mayewski, Johan Nyberg, Gerald H. Haug, and Larry C. Peterson. 2007. “Drought and the Maya Collapse.” </w:t>
      </w:r>
      <w:r w:rsidRPr="00281E5E">
        <w:rPr>
          <w:i/>
          <w:iCs/>
        </w:rPr>
        <w:t>Ancient Mesoamerica</w:t>
      </w:r>
      <w:r w:rsidRPr="00281E5E">
        <w:t xml:space="preserve"> 18(2):283–302.</w:t>
      </w:r>
    </w:p>
    <w:p w14:paraId="0A1F7B49" w14:textId="77777777" w:rsidR="00281E5E" w:rsidRPr="00281E5E" w:rsidRDefault="00281E5E" w:rsidP="00281E5E">
      <w:pPr>
        <w:pStyle w:val="Bibliography"/>
      </w:pPr>
      <w:r w:rsidRPr="00281E5E">
        <w:t xml:space="preserve">González-Tennant, Edward. 2019. </w:t>
      </w:r>
      <w:r w:rsidRPr="00281E5E">
        <w:rPr>
          <w:i/>
          <w:iCs/>
        </w:rPr>
        <w:t>The Rosewood Massacre: An Archaeology and History of Intersectional Violence</w:t>
      </w:r>
      <w:r w:rsidRPr="00281E5E">
        <w:t>. University Press of Florida.</w:t>
      </w:r>
    </w:p>
    <w:p w14:paraId="74C94355" w14:textId="77777777" w:rsidR="00281E5E" w:rsidRPr="00281E5E" w:rsidRDefault="00281E5E" w:rsidP="00281E5E">
      <w:pPr>
        <w:pStyle w:val="Bibliography"/>
      </w:pPr>
      <w:r w:rsidRPr="00281E5E">
        <w:t xml:space="preserve">Hino, Miyuki, Christopher B. Field, and Katharine J. Mach. 2017. “Managed Retreat as a Response to Natural Hazard Risk.” </w:t>
      </w:r>
      <w:r w:rsidRPr="00281E5E">
        <w:rPr>
          <w:i/>
          <w:iCs/>
        </w:rPr>
        <w:t>Nature Climate Change</w:t>
      </w:r>
      <w:r w:rsidRPr="00281E5E">
        <w:t xml:space="preserve"> 7(5):364–70. doi: 10.1038/nclimate3252.</w:t>
      </w:r>
    </w:p>
    <w:p w14:paraId="68290D56" w14:textId="77777777" w:rsidR="00281E5E" w:rsidRPr="00281E5E" w:rsidRDefault="00281E5E" w:rsidP="00281E5E">
      <w:pPr>
        <w:pStyle w:val="Bibliography"/>
      </w:pPr>
      <w:r w:rsidRPr="00281E5E">
        <w:t xml:space="preserve">Hori, Makiko, and Mark J. Schafer. 2010. “Social Costs of Displacement in Louisiana after Hurricanes Katrina and Rita.” </w:t>
      </w:r>
      <w:r w:rsidRPr="00281E5E">
        <w:rPr>
          <w:i/>
          <w:iCs/>
        </w:rPr>
        <w:t>Population and Environment</w:t>
      </w:r>
      <w:r w:rsidRPr="00281E5E">
        <w:t xml:space="preserve"> 31(1–3):64–86. doi: 10.1007/s11111-009-0094-0.</w:t>
      </w:r>
    </w:p>
    <w:p w14:paraId="09F18705" w14:textId="77777777" w:rsidR="00281E5E" w:rsidRPr="00281E5E" w:rsidRDefault="00281E5E" w:rsidP="00281E5E">
      <w:pPr>
        <w:pStyle w:val="Bibliography"/>
      </w:pPr>
      <w:r w:rsidRPr="00281E5E">
        <w:t xml:space="preserve">Massey, Catherine G. 2017. “Playing with Matches: An Assessment of Accuracy in Linked Historical Data.” </w:t>
      </w:r>
      <w:r w:rsidRPr="00281E5E">
        <w:rPr>
          <w:i/>
          <w:iCs/>
        </w:rPr>
        <w:t>Historical Methods: A Journal of Quantitative and Interdisciplinary History</w:t>
      </w:r>
      <w:r w:rsidRPr="00281E5E">
        <w:t xml:space="preserve"> 50(3):129–43.</w:t>
      </w:r>
    </w:p>
    <w:p w14:paraId="11D57814" w14:textId="77777777" w:rsidR="00281E5E" w:rsidRPr="00281E5E" w:rsidRDefault="00281E5E" w:rsidP="00281E5E">
      <w:pPr>
        <w:pStyle w:val="Bibliography"/>
      </w:pPr>
      <w:r w:rsidRPr="00281E5E">
        <w:lastRenderedPageBreak/>
        <w:t xml:space="preserve">McLeman, Robert A. 2011. “Settlement Abandonment in the Context of Global Environmental Change.” </w:t>
      </w:r>
      <w:r w:rsidRPr="00281E5E">
        <w:rPr>
          <w:i/>
          <w:iCs/>
        </w:rPr>
        <w:t>Migration and Global Environmental Change – Review of Drivers of Migration</w:t>
      </w:r>
      <w:r w:rsidRPr="00281E5E">
        <w:t xml:space="preserve"> 21:S108–20. doi: 10.1016/j.gloenvcha.2011.08.004.</w:t>
      </w:r>
    </w:p>
    <w:p w14:paraId="456C3FA7" w14:textId="77777777" w:rsidR="00281E5E" w:rsidRPr="00281E5E" w:rsidRDefault="00281E5E" w:rsidP="00281E5E">
      <w:pPr>
        <w:pStyle w:val="Bibliography"/>
      </w:pPr>
      <w:r w:rsidRPr="00281E5E">
        <w:t>Reidmiller, David R., Christopher W. Avery, David R. Easterling, Kenneth E. Kunkel, Kristin LM Lewis, Thomas K. Maycock, and Bradley C. Stewart. 2017. “Impacts, Risks, and Adaptation in the United States: Fourth National Climate Assessment, Volume II.”</w:t>
      </w:r>
    </w:p>
    <w:p w14:paraId="64D2BFD5" w14:textId="77777777" w:rsidR="00281E5E" w:rsidRPr="00281E5E" w:rsidRDefault="00281E5E" w:rsidP="00281E5E">
      <w:pPr>
        <w:pStyle w:val="Bibliography"/>
      </w:pPr>
      <w:r w:rsidRPr="00281E5E">
        <w:t xml:space="preserve">Romm, Joseph. 2011. “The next Dust Bowl.” </w:t>
      </w:r>
      <w:r w:rsidRPr="00281E5E">
        <w:rPr>
          <w:i/>
          <w:iCs/>
        </w:rPr>
        <w:t>Nature</w:t>
      </w:r>
      <w:r w:rsidRPr="00281E5E">
        <w:t xml:space="preserve"> 478(7370):450–51.</w:t>
      </w:r>
    </w:p>
    <w:p w14:paraId="04164A3D" w14:textId="77777777" w:rsidR="00281E5E" w:rsidRPr="00281E5E" w:rsidRDefault="00281E5E" w:rsidP="00281E5E">
      <w:pPr>
        <w:pStyle w:val="Bibliography"/>
      </w:pPr>
      <w:r w:rsidRPr="00281E5E">
        <w:t xml:space="preserve">Siders, AR. 2019. “Managed Retreat in the United States.” </w:t>
      </w:r>
      <w:r w:rsidRPr="00281E5E">
        <w:rPr>
          <w:i/>
          <w:iCs/>
        </w:rPr>
        <w:t>One Earth</w:t>
      </w:r>
      <w:r w:rsidRPr="00281E5E">
        <w:t xml:space="preserve"> 1(2):216–25.</w:t>
      </w:r>
    </w:p>
    <w:p w14:paraId="662AC34D" w14:textId="77777777" w:rsidR="00281E5E" w:rsidRPr="00281E5E" w:rsidRDefault="00281E5E" w:rsidP="00281E5E">
      <w:pPr>
        <w:pStyle w:val="Bibliography"/>
      </w:pPr>
      <w:r w:rsidRPr="00281E5E">
        <w:t xml:space="preserve">Simms, Jessica RZ, Helen L. Waller, Chris Brunet, and Pamela Jenkins. 2021. “The Long Goodbye on a Disappearing, Ancestral Island: A Just Retreat from Isle de Jean Charles.” </w:t>
      </w:r>
      <w:r w:rsidRPr="00281E5E">
        <w:rPr>
          <w:i/>
          <w:iCs/>
        </w:rPr>
        <w:t>Journal of Environmental Studies and Sciences</w:t>
      </w:r>
      <w:r w:rsidRPr="00281E5E">
        <w:t xml:space="preserve"> 11(3):316–28.</w:t>
      </w:r>
    </w:p>
    <w:p w14:paraId="11934335" w14:textId="77777777" w:rsidR="00281E5E" w:rsidRPr="00281E5E" w:rsidRDefault="00281E5E" w:rsidP="00281E5E">
      <w:pPr>
        <w:pStyle w:val="Bibliography"/>
      </w:pPr>
      <w:r w:rsidRPr="00281E5E">
        <w:t xml:space="preserve">Xie, Hualin, Peng Wang, and Guanrong Yao. 2014. “Exploring the Dynamic Mechanisms of Farmland Abandonment Based on a Spatially Explicit Economic Model for Environmental Sustainability: A Case Study in Jiangxi Province, China.” </w:t>
      </w:r>
      <w:r w:rsidRPr="00281E5E">
        <w:rPr>
          <w:i/>
          <w:iCs/>
        </w:rPr>
        <w:t>Sustainability</w:t>
      </w:r>
      <w:r w:rsidRPr="00281E5E">
        <w:t xml:space="preserve"> 6(3):1260–82.</w:t>
      </w:r>
    </w:p>
    <w:p w14:paraId="598600C0" w14:textId="77777777" w:rsidR="00281E5E" w:rsidRPr="00281E5E" w:rsidRDefault="00281E5E" w:rsidP="00281E5E">
      <w:pPr>
        <w:pStyle w:val="Bibliography"/>
      </w:pPr>
      <w:r w:rsidRPr="00281E5E">
        <w:t xml:space="preserve">Xu, Chi, Timothy A. Kohler, Timothy M. Lenton, Jens-Christian Svenning, and Marten Scheffer. 2020. “Future of the Human Climate Niche.” </w:t>
      </w:r>
      <w:r w:rsidRPr="00281E5E">
        <w:rPr>
          <w:i/>
          <w:iCs/>
        </w:rPr>
        <w:t>Proceedings of the National Academy of Sciences</w:t>
      </w:r>
      <w:r w:rsidRPr="00281E5E">
        <w:t xml:space="preserve"> 117(21):11350. doi: 10.1073/pnas.1910114117.</w:t>
      </w:r>
    </w:p>
    <w:p w14:paraId="3E7D6831" w14:textId="5ED2F85F" w:rsidR="002D51FC" w:rsidRDefault="002D51FC" w:rsidP="00281E5E">
      <w:pPr>
        <w:spacing w:line="240" w:lineRule="auto"/>
      </w:pPr>
      <w:r>
        <w:fldChar w:fldCharType="end"/>
      </w:r>
    </w:p>
    <w:p w14:paraId="7501670B" w14:textId="77777777" w:rsidR="002D51FC" w:rsidRPr="002D51FC" w:rsidRDefault="002D51FC" w:rsidP="002D51FC">
      <w:pPr>
        <w:spacing w:after="240" w:line="240" w:lineRule="auto"/>
      </w:pPr>
    </w:p>
    <w:p w14:paraId="3825AD4F" w14:textId="60A9DA5A" w:rsidR="00782005" w:rsidRPr="00850909" w:rsidRDefault="00782005" w:rsidP="002D51FC">
      <w:pPr>
        <w:spacing w:after="240" w:line="240" w:lineRule="auto"/>
      </w:pPr>
    </w:p>
    <w:sectPr w:rsidR="00782005" w:rsidRPr="00850909">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372F57" w14:textId="77777777" w:rsidR="00281E5E" w:rsidRDefault="00281E5E" w:rsidP="00281E5E">
      <w:pPr>
        <w:spacing w:line="240" w:lineRule="auto"/>
      </w:pPr>
      <w:r>
        <w:separator/>
      </w:r>
    </w:p>
  </w:endnote>
  <w:endnote w:type="continuationSeparator" w:id="0">
    <w:p w14:paraId="78EAC460" w14:textId="77777777" w:rsidR="00281E5E" w:rsidRDefault="00281E5E" w:rsidP="00281E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8637207"/>
      <w:docPartObj>
        <w:docPartGallery w:val="Page Numbers (Bottom of Page)"/>
        <w:docPartUnique/>
      </w:docPartObj>
    </w:sdtPr>
    <w:sdtEndPr>
      <w:rPr>
        <w:noProof/>
      </w:rPr>
    </w:sdtEndPr>
    <w:sdtContent>
      <w:p w14:paraId="0BCEABEE" w14:textId="187E3014" w:rsidR="00281E5E" w:rsidRDefault="00281E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6F0F97" w14:textId="77777777" w:rsidR="00281E5E" w:rsidRDefault="00281E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96649A" w14:textId="77777777" w:rsidR="00281E5E" w:rsidRDefault="00281E5E" w:rsidP="00281E5E">
      <w:pPr>
        <w:spacing w:line="240" w:lineRule="auto"/>
      </w:pPr>
      <w:r>
        <w:separator/>
      </w:r>
    </w:p>
  </w:footnote>
  <w:footnote w:type="continuationSeparator" w:id="0">
    <w:p w14:paraId="01305648" w14:textId="77777777" w:rsidR="00281E5E" w:rsidRDefault="00281E5E" w:rsidP="00281E5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909"/>
    <w:rsid w:val="00281E5E"/>
    <w:rsid w:val="0028652E"/>
    <w:rsid w:val="002D51FC"/>
    <w:rsid w:val="00390BC1"/>
    <w:rsid w:val="005E1AB2"/>
    <w:rsid w:val="00656F99"/>
    <w:rsid w:val="00782005"/>
    <w:rsid w:val="00850909"/>
    <w:rsid w:val="00857419"/>
    <w:rsid w:val="00B722F0"/>
    <w:rsid w:val="00EE4B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B7B57"/>
  <w15:chartTrackingRefBased/>
  <w15:docId w15:val="{99AEEB4A-1187-4999-A805-597C7D339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909"/>
    <w:pPr>
      <w:spacing w:after="0" w:line="480" w:lineRule="auto"/>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85090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90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90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90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90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90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90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90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90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90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90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90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90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90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9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9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9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909"/>
    <w:rPr>
      <w:rFonts w:eastAsiaTheme="majorEastAsia" w:cstheme="majorBidi"/>
      <w:color w:val="272727" w:themeColor="text1" w:themeTint="D8"/>
    </w:rPr>
  </w:style>
  <w:style w:type="paragraph" w:styleId="Title">
    <w:name w:val="Title"/>
    <w:basedOn w:val="Normal"/>
    <w:next w:val="Normal"/>
    <w:link w:val="TitleChar"/>
    <w:uiPriority w:val="10"/>
    <w:qFormat/>
    <w:rsid w:val="0085090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9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90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9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909"/>
    <w:pPr>
      <w:spacing w:before="160"/>
      <w:jc w:val="center"/>
    </w:pPr>
    <w:rPr>
      <w:i/>
      <w:iCs/>
      <w:color w:val="404040" w:themeColor="text1" w:themeTint="BF"/>
    </w:rPr>
  </w:style>
  <w:style w:type="character" w:customStyle="1" w:styleId="QuoteChar">
    <w:name w:val="Quote Char"/>
    <w:basedOn w:val="DefaultParagraphFont"/>
    <w:link w:val="Quote"/>
    <w:uiPriority w:val="29"/>
    <w:rsid w:val="00850909"/>
    <w:rPr>
      <w:i/>
      <w:iCs/>
      <w:color w:val="404040" w:themeColor="text1" w:themeTint="BF"/>
    </w:rPr>
  </w:style>
  <w:style w:type="paragraph" w:styleId="ListParagraph">
    <w:name w:val="List Paragraph"/>
    <w:basedOn w:val="Normal"/>
    <w:uiPriority w:val="34"/>
    <w:qFormat/>
    <w:rsid w:val="00850909"/>
    <w:pPr>
      <w:ind w:left="720"/>
      <w:contextualSpacing/>
    </w:pPr>
  </w:style>
  <w:style w:type="character" w:styleId="IntenseEmphasis">
    <w:name w:val="Intense Emphasis"/>
    <w:basedOn w:val="DefaultParagraphFont"/>
    <w:uiPriority w:val="21"/>
    <w:qFormat/>
    <w:rsid w:val="00850909"/>
    <w:rPr>
      <w:i/>
      <w:iCs/>
      <w:color w:val="0F4761" w:themeColor="accent1" w:themeShade="BF"/>
    </w:rPr>
  </w:style>
  <w:style w:type="paragraph" w:styleId="IntenseQuote">
    <w:name w:val="Intense Quote"/>
    <w:basedOn w:val="Normal"/>
    <w:next w:val="Normal"/>
    <w:link w:val="IntenseQuoteChar"/>
    <w:uiPriority w:val="30"/>
    <w:qFormat/>
    <w:rsid w:val="0085090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909"/>
    <w:rPr>
      <w:i/>
      <w:iCs/>
      <w:color w:val="0F4761" w:themeColor="accent1" w:themeShade="BF"/>
    </w:rPr>
  </w:style>
  <w:style w:type="character" w:styleId="IntenseReference">
    <w:name w:val="Intense Reference"/>
    <w:basedOn w:val="DefaultParagraphFont"/>
    <w:uiPriority w:val="32"/>
    <w:qFormat/>
    <w:rsid w:val="00850909"/>
    <w:rPr>
      <w:b/>
      <w:bCs/>
      <w:smallCaps/>
      <w:color w:val="0F4761" w:themeColor="accent1" w:themeShade="BF"/>
      <w:spacing w:val="5"/>
    </w:rPr>
  </w:style>
  <w:style w:type="character" w:styleId="Hyperlink">
    <w:name w:val="Hyperlink"/>
    <w:basedOn w:val="DefaultParagraphFont"/>
    <w:uiPriority w:val="99"/>
    <w:rsid w:val="00850909"/>
    <w:rPr>
      <w:color w:val="467886" w:themeColor="hyperlink"/>
      <w:u w:val="single"/>
    </w:rPr>
  </w:style>
  <w:style w:type="paragraph" w:styleId="NormalWeb">
    <w:name w:val="Normal (Web)"/>
    <w:basedOn w:val="Normal"/>
    <w:uiPriority w:val="99"/>
    <w:unhideWhenUsed/>
    <w:rsid w:val="00850909"/>
    <w:pPr>
      <w:spacing w:before="100" w:beforeAutospacing="1" w:after="100" w:afterAutospacing="1" w:line="240" w:lineRule="auto"/>
    </w:pPr>
  </w:style>
  <w:style w:type="character" w:styleId="UnresolvedMention">
    <w:name w:val="Unresolved Mention"/>
    <w:basedOn w:val="DefaultParagraphFont"/>
    <w:uiPriority w:val="99"/>
    <w:semiHidden/>
    <w:unhideWhenUsed/>
    <w:rsid w:val="002D51FC"/>
    <w:rPr>
      <w:color w:val="605E5C"/>
      <w:shd w:val="clear" w:color="auto" w:fill="E1DFDD"/>
    </w:rPr>
  </w:style>
  <w:style w:type="paragraph" w:styleId="Caption">
    <w:name w:val="caption"/>
    <w:basedOn w:val="Normal"/>
    <w:next w:val="Normal"/>
    <w:uiPriority w:val="35"/>
    <w:unhideWhenUsed/>
    <w:qFormat/>
    <w:rsid w:val="002D51FC"/>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2D51FC"/>
    <w:pPr>
      <w:spacing w:after="240" w:line="240" w:lineRule="auto"/>
      <w:ind w:left="720" w:hanging="720"/>
    </w:pPr>
  </w:style>
  <w:style w:type="paragraph" w:styleId="Header">
    <w:name w:val="header"/>
    <w:basedOn w:val="Normal"/>
    <w:link w:val="HeaderChar"/>
    <w:uiPriority w:val="99"/>
    <w:unhideWhenUsed/>
    <w:rsid w:val="00281E5E"/>
    <w:pPr>
      <w:tabs>
        <w:tab w:val="center" w:pos="4680"/>
        <w:tab w:val="right" w:pos="9360"/>
      </w:tabs>
      <w:spacing w:line="240" w:lineRule="auto"/>
    </w:pPr>
  </w:style>
  <w:style w:type="character" w:customStyle="1" w:styleId="HeaderChar">
    <w:name w:val="Header Char"/>
    <w:basedOn w:val="DefaultParagraphFont"/>
    <w:link w:val="Header"/>
    <w:uiPriority w:val="99"/>
    <w:rsid w:val="00281E5E"/>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281E5E"/>
    <w:pPr>
      <w:tabs>
        <w:tab w:val="center" w:pos="4680"/>
        <w:tab w:val="right" w:pos="9360"/>
      </w:tabs>
      <w:spacing w:line="240" w:lineRule="auto"/>
    </w:pPr>
  </w:style>
  <w:style w:type="character" w:customStyle="1" w:styleId="FooterChar">
    <w:name w:val="Footer Char"/>
    <w:basedOn w:val="DefaultParagraphFont"/>
    <w:link w:val="Footer"/>
    <w:uiPriority w:val="99"/>
    <w:rsid w:val="00281E5E"/>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2418776">
      <w:bodyDiv w:val="1"/>
      <w:marLeft w:val="0"/>
      <w:marRight w:val="0"/>
      <w:marTop w:val="0"/>
      <w:marBottom w:val="0"/>
      <w:divBdr>
        <w:top w:val="none" w:sz="0" w:space="0" w:color="auto"/>
        <w:left w:val="none" w:sz="0" w:space="0" w:color="auto"/>
        <w:bottom w:val="none" w:sz="0" w:space="0" w:color="auto"/>
        <w:right w:val="none" w:sz="0" w:space="0" w:color="auto"/>
      </w:divBdr>
    </w:div>
    <w:div w:id="714233988">
      <w:bodyDiv w:val="1"/>
      <w:marLeft w:val="0"/>
      <w:marRight w:val="0"/>
      <w:marTop w:val="0"/>
      <w:marBottom w:val="0"/>
      <w:divBdr>
        <w:top w:val="none" w:sz="0" w:space="0" w:color="auto"/>
        <w:left w:val="none" w:sz="0" w:space="0" w:color="auto"/>
        <w:bottom w:val="none" w:sz="0" w:space="0" w:color="auto"/>
        <w:right w:val="none" w:sz="0" w:space="0" w:color="auto"/>
      </w:divBdr>
    </w:div>
    <w:div w:id="838615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ehauer@fsu.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34343-A2B4-4971-A285-AFAD55CE4383}">
  <ds:schemaRefs>
    <ds:schemaRef ds:uri="http://schemas.openxmlformats.org/officeDocument/2006/bibliography"/>
  </ds:schemaRefs>
</ds:datastoreItem>
</file>

<file path=docMetadata/LabelInfo.xml><?xml version="1.0" encoding="utf-8"?>
<clbl:labelList xmlns:clbl="http://schemas.microsoft.com/office/2020/mipLabelMetadata">
  <clbl:label id="{a36450eb-db06-42a7-8d1b-026719f701e3}" enabled="0" method="" siteId="{a36450eb-db06-42a7-8d1b-026719f701e3}" removed="1"/>
</clbl:labelList>
</file>

<file path=docProps/app.xml><?xml version="1.0" encoding="utf-8"?>
<Properties xmlns="http://schemas.openxmlformats.org/officeDocument/2006/extended-properties" xmlns:vt="http://schemas.openxmlformats.org/officeDocument/2006/docPropsVTypes">
  <Template>Normal</Template>
  <TotalTime>165</TotalTime>
  <Pages>6</Pages>
  <Words>6710</Words>
  <Characters>3825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w Hauer</dc:creator>
  <cp:keywords/>
  <dc:description/>
  <cp:lastModifiedBy>Mathew Hauer</cp:lastModifiedBy>
  <cp:revision>3</cp:revision>
  <dcterms:created xsi:type="dcterms:W3CDTF">2024-09-17T11:58:00Z</dcterms:created>
  <dcterms:modified xsi:type="dcterms:W3CDTF">2024-09-1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Mb2tPYe"/&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